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1F0DC8" w14:textId="74D48C51" w:rsidR="00A0789C" w:rsidRPr="00662C39" w:rsidRDefault="008E7C24" w:rsidP="00A0789C">
      <w:pPr>
        <w:spacing w:after="0" w:line="240" w:lineRule="auto"/>
        <w:jc w:val="center"/>
        <w:rPr>
          <w:sz w:val="28"/>
        </w:rPr>
      </w:pPr>
      <w:r>
        <w:rPr>
          <w:sz w:val="28"/>
        </w:rPr>
        <w:t>Perseverance, 2026</w:t>
      </w:r>
      <w:r w:rsidR="00A0789C" w:rsidRPr="00662C39">
        <w:rPr>
          <w:sz w:val="28"/>
        </w:rPr>
        <w:t xml:space="preserve"> (</w:t>
      </w:r>
      <w:r>
        <w:rPr>
          <w:sz w:val="28"/>
        </w:rPr>
        <w:t>January 20th</w:t>
      </w:r>
      <w:r w:rsidR="00A0789C" w:rsidRPr="00662C39">
        <w:rPr>
          <w:sz w:val="28"/>
        </w:rPr>
        <w:t xml:space="preserve"> 202</w:t>
      </w:r>
      <w:r>
        <w:rPr>
          <w:sz w:val="28"/>
        </w:rPr>
        <w:t>6</w:t>
      </w:r>
      <w:r w:rsidR="00A0789C" w:rsidRPr="00662C39">
        <w:rPr>
          <w:sz w:val="28"/>
        </w:rPr>
        <w:t xml:space="preserve"> – </w:t>
      </w:r>
      <w:r>
        <w:rPr>
          <w:sz w:val="28"/>
        </w:rPr>
        <w:t>March 9th</w:t>
      </w:r>
      <w:r w:rsidR="00A0789C" w:rsidRPr="00662C39">
        <w:rPr>
          <w:sz w:val="28"/>
        </w:rPr>
        <w:t xml:space="preserve"> 202</w:t>
      </w:r>
      <w:r>
        <w:rPr>
          <w:sz w:val="28"/>
        </w:rPr>
        <w:t>6</w:t>
      </w:r>
      <w:r w:rsidR="00A0789C" w:rsidRPr="00662C39">
        <w:rPr>
          <w:sz w:val="28"/>
        </w:rPr>
        <w:t>) ACs Processing Report V</w:t>
      </w:r>
      <w:r w:rsidR="00C26C61" w:rsidRPr="00662C39">
        <w:rPr>
          <w:sz w:val="28"/>
        </w:rPr>
        <w:t>1</w:t>
      </w:r>
    </w:p>
    <w:p w14:paraId="3F6081E8" w14:textId="3434ACE7" w:rsidR="00A0789C" w:rsidRDefault="00C26C61" w:rsidP="00A0789C">
      <w:pPr>
        <w:spacing w:after="0" w:line="240" w:lineRule="auto"/>
        <w:jc w:val="center"/>
      </w:pPr>
      <w:r>
        <w:t>Emmanuel BOSS</w:t>
      </w:r>
      <w:r w:rsidR="00A42DAE">
        <w:t xml:space="preserve">, </w:t>
      </w:r>
      <w:r w:rsidR="00A0789C">
        <w:t>Guillaume BOURDIN</w:t>
      </w:r>
      <w:r w:rsidR="00A42DAE">
        <w:t>, Allison CHASE</w:t>
      </w:r>
      <w:r w:rsidR="00A0789C">
        <w:t xml:space="preserve">, </w:t>
      </w:r>
      <w:r w:rsidR="008E7C24">
        <w:t>March</w:t>
      </w:r>
      <w:r w:rsidR="00C54CEC">
        <w:t xml:space="preserve"> 202</w:t>
      </w:r>
      <w:r w:rsidR="008E7C24">
        <w:t>6</w:t>
      </w:r>
    </w:p>
    <w:p w14:paraId="2441B9BA" w14:textId="5B5D74DB" w:rsidR="00910445" w:rsidRPr="00B97E62" w:rsidRDefault="00910445">
      <w:pPr>
        <w:rPr>
          <w:b/>
        </w:rPr>
      </w:pPr>
      <w:r w:rsidRPr="00B97E62">
        <w:rPr>
          <w:b/>
        </w:rPr>
        <w:t>Measurements</w:t>
      </w:r>
    </w:p>
    <w:p w14:paraId="2BC9C900" w14:textId="4DEEDB0B" w:rsidR="00662C39" w:rsidRDefault="00910445" w:rsidP="00662C39">
      <w:pPr>
        <w:jc w:val="both"/>
      </w:pPr>
      <w:r w:rsidRPr="00B97E62">
        <w:t xml:space="preserve">Hyperspectral absorption and attenuation were measured continuously on board the </w:t>
      </w:r>
      <w:r w:rsidR="008E7C24">
        <w:t>S</w:t>
      </w:r>
      <w:r w:rsidRPr="00B97E62">
        <w:t xml:space="preserve">/V </w:t>
      </w:r>
      <w:r w:rsidR="008E7C24">
        <w:t>Perseverance</w:t>
      </w:r>
      <w:r w:rsidRPr="00B97E62">
        <w:t xml:space="preserve"> during </w:t>
      </w:r>
      <w:r w:rsidR="00A0789C" w:rsidRPr="00161562">
        <w:t xml:space="preserve">the </w:t>
      </w:r>
      <w:r w:rsidR="008E7C24" w:rsidRPr="008E7C24">
        <w:t>Perseverance Antarctic</w:t>
      </w:r>
      <w:r w:rsidR="00A0789C" w:rsidRPr="00161562">
        <w:t xml:space="preserve"> expedition </w:t>
      </w:r>
      <w:r w:rsidR="00482278" w:rsidRPr="00161562">
        <w:t xml:space="preserve">from </w:t>
      </w:r>
      <w:r w:rsidR="008E7C24">
        <w:t>January</w:t>
      </w:r>
      <w:r w:rsidR="00482278" w:rsidRPr="00161562">
        <w:t xml:space="preserve"> </w:t>
      </w:r>
      <w:r w:rsidR="008E7C24">
        <w:t>20</w:t>
      </w:r>
      <w:r w:rsidR="00482278" w:rsidRPr="00161562">
        <w:t>, 20</w:t>
      </w:r>
      <w:r w:rsidR="00C26C61">
        <w:t>2</w:t>
      </w:r>
      <w:r w:rsidR="008E7C24">
        <w:t>6</w:t>
      </w:r>
      <w:r w:rsidR="00482278">
        <w:t>,</w:t>
      </w:r>
      <w:r w:rsidR="00482278" w:rsidRPr="00161562">
        <w:t xml:space="preserve"> to </w:t>
      </w:r>
      <w:r w:rsidR="008E7C24">
        <w:t>March</w:t>
      </w:r>
      <w:r w:rsidR="00482278" w:rsidRPr="00161562">
        <w:t xml:space="preserve"> </w:t>
      </w:r>
      <w:r w:rsidR="008E7C24">
        <w:t>9</w:t>
      </w:r>
      <w:r w:rsidR="00482278" w:rsidRPr="00161562">
        <w:t>, 20</w:t>
      </w:r>
      <w:r w:rsidR="00482278">
        <w:t>2</w:t>
      </w:r>
      <w:r w:rsidR="008E7C24">
        <w:t>6</w:t>
      </w:r>
      <w:r w:rsidR="00482278">
        <w:t>,</w:t>
      </w:r>
      <w:r w:rsidR="00482278" w:rsidRPr="00B97E62">
        <w:t xml:space="preserve"> using a </w:t>
      </w:r>
      <w:proofErr w:type="spellStart"/>
      <w:r w:rsidR="00482278" w:rsidRPr="00B97E62">
        <w:t>WetLabs</w:t>
      </w:r>
      <w:proofErr w:type="spellEnd"/>
      <w:r w:rsidR="00482278" w:rsidRPr="00B97E62">
        <w:t xml:space="preserve"> ACS spectrophotometer (serial number</w:t>
      </w:r>
      <w:r w:rsidR="00482278">
        <w:t xml:space="preserve"> </w:t>
      </w:r>
      <w:r w:rsidR="00C26C61">
        <w:t>0</w:t>
      </w:r>
      <w:r w:rsidR="008E7C24">
        <w:t>57</w:t>
      </w:r>
      <w:r w:rsidR="00482278" w:rsidRPr="00B97E62">
        <w:t>).</w:t>
      </w:r>
      <w:r w:rsidRPr="00B97E62">
        <w:t xml:space="preserve"> </w:t>
      </w:r>
      <w:r w:rsidR="00662C39" w:rsidRPr="00B97E62">
        <w:t>The</w:t>
      </w:r>
      <w:r w:rsidR="00662C39">
        <w:t xml:space="preserve"> AC</w:t>
      </w:r>
      <w:r w:rsidR="00662C39" w:rsidRPr="00B97E62">
        <w:t xml:space="preserve"> spectrophotometer </w:t>
      </w:r>
      <w:r w:rsidR="00662C39">
        <w:t>was</w:t>
      </w:r>
      <w:r w:rsidR="00662C39" w:rsidRPr="00B97E62">
        <w:t xml:space="preserve"> set after a switching system running 0.2 um filtered sea water through the instrument the first 1</w:t>
      </w:r>
      <w:r w:rsidR="00662C39">
        <w:t>0</w:t>
      </w:r>
      <w:r w:rsidR="00662C39" w:rsidRPr="00B97E62">
        <w:t xml:space="preserve"> minutes of every hour and total (“normal”) seawater was flowing the rest of the time. This setup allows to retrieve particulate absorption and attenuation independently from the instrument drift and the biofouling effect</w:t>
      </w:r>
      <w:r w:rsidR="00662C39">
        <w:t xml:space="preserve"> </w:t>
      </w:r>
      <w:r w:rsidR="00662C39">
        <w:fldChar w:fldCharType="begin"/>
      </w:r>
      <w:r w:rsidR="00662C39">
        <w:instrText xml:space="preserve"> ADDIN ZOTERO_ITEM CSL_CITATION {"citationID":"jh8V85D9","properties":{"formattedCitation":"(Slade et al., 2010)","plainCitation":"(Slade et al., 2010)","noteIndex":0},"citationItems":[{"id":"Ng5RzCoe/diKUFL9s","uris":["http://zotero.org/users/local/Uq1UUqJe/items/YISCJ9LB"],"uri":["http://zotero.org/users/local/Uq1UUqJe/items/YISCJ9LB"],"itemData":{"id":336,"type":"article-journal","title":"Underway and Moored Methods for Improving Accuracy in Measurement of Spectral Particulate Absorption and Attenuation","container-title":"Journal of Atmospheric and Oceanic Technology","page":"1733-1746","volume":"27","issue":"10","source":"Crossref","abstract":"Optical sensors have distinct advantages when used in ocean observatories, autonomous platforms, and on vessels of opportunity, because of their high-frequency measurements, low power consumption, and the numerous established relationships between optical measurements and biogeochemical variables. However, the issues of biofouling and instrument stability over time remain complicating factors when optical instruments are used over periods longer than several days. Here, a method for obtaining calibration-independent measurements of spectral particle absorption and attenuation is presented. Flow-through optical instrumentation is routinely diverted through a large–surface area 0.2-mm cartridge ﬁlter, allowing for the calculation of particle optical properties by differencing temporally adjacent ﬁltered and whole water samples. This approach yields measurements that are independent of drift in instrument calibration. The method has advantages not only for coastally moored deployments, but also for applications in optically clear waters where uncertainties in instrument calibration can be a signiﬁcant part of the signal measured. The differencing technique is demonstrated using WET Labs (Philomath, Oregon) ac-9 and ac-s multi- and hyperspectral absorption and attenuation meters. For the ac-s sensor, a correction scheme is discussed that utilizes the spectral shape of water absorption in the near-infrared to improve the accuracy of temperature and scattering-corrected spectra. Flow-through particulate absorption measurements are compared with discrete ﬁlter-pad measurements and are found to agree well (R2 5 0.77; rmse 5 0.0174 m21).","DOI":"10.1175/2010JTECHO755.1","ISSN":"0739-0572, 1520-0426","language":"en","author":[{"family":"Slade","given":"Wayne H."},{"family":"Boss","given":"Emmanuel"},{"family":"Dall’Olmo","given":"Giorgio"},{"family":"Langner","given":"M. Rois"},{"family":"Loftin","given":"James"},{"family":"Behrenfeld","given":"Michael J."},{"family":"Roesler","given":"Collin"},{"family":"Westberry","given":"Toby K."}],"issued":{"date-parts":[["2010",10]]}}}],"schema":"https://github.com/citation-style-language/schema/raw/master/csl-citation.json"} </w:instrText>
      </w:r>
      <w:r w:rsidR="00662C39">
        <w:fldChar w:fldCharType="separate"/>
      </w:r>
      <w:r w:rsidR="00662C39" w:rsidRPr="00664220">
        <w:rPr>
          <w:rFonts w:ascii="Calibri" w:hAnsi="Calibri" w:cs="Calibri"/>
        </w:rPr>
        <w:t>(Slade et al., 2010)</w:t>
      </w:r>
      <w:r w:rsidR="00662C39">
        <w:fldChar w:fldCharType="end"/>
      </w:r>
      <w:r w:rsidR="00662C39" w:rsidRPr="00B97E62">
        <w:t xml:space="preserve">. </w:t>
      </w:r>
      <w:r w:rsidR="00662C39" w:rsidRPr="00161562">
        <w:t xml:space="preserve">The data </w:t>
      </w:r>
      <w:r w:rsidR="00662C39">
        <w:t>were</w:t>
      </w:r>
      <w:r w:rsidR="00662C39" w:rsidRPr="00161562">
        <w:t xml:space="preserve"> logged with a home-grown data-logger (</w:t>
      </w:r>
      <w:proofErr w:type="spellStart"/>
      <w:r w:rsidR="00662C39" w:rsidRPr="00161562">
        <w:t>Inlinino</w:t>
      </w:r>
      <w:proofErr w:type="spellEnd"/>
      <w:r w:rsidR="00662C39" w:rsidRPr="00161562">
        <w:t xml:space="preserve">, </w:t>
      </w:r>
      <w:hyperlink r:id="rId5" w:history="1">
        <w:r w:rsidR="00662C39" w:rsidRPr="008967BF">
          <w:rPr>
            <w:rStyle w:val="Hyperlink"/>
          </w:rPr>
          <w:t>http://inlinino.readthedocs.io/</w:t>
        </w:r>
      </w:hyperlink>
      <w:r w:rsidR="00662C39">
        <w:t>)</w:t>
      </w:r>
      <w:r w:rsidR="00662C39" w:rsidRPr="00161562">
        <w:t>.</w:t>
      </w:r>
      <w:r w:rsidR="00662C39">
        <w:t xml:space="preserve"> The ACs was cleaned every 5-7 days and the filters were changed approximately once a week</w:t>
      </w:r>
      <w:r w:rsidR="008E7C24">
        <w:t xml:space="preserve">. </w:t>
      </w:r>
      <w:proofErr w:type="spellStart"/>
      <w:r w:rsidR="008E7C24">
        <w:t>Addtionally</w:t>
      </w:r>
      <w:proofErr w:type="spellEnd"/>
      <w:r w:rsidR="008E7C24">
        <w:t xml:space="preserve">, because the AC-s was set </w:t>
      </w:r>
      <w:proofErr w:type="spellStart"/>
      <w:r w:rsidR="008E7C24">
        <w:t>inline</w:t>
      </w:r>
      <w:proofErr w:type="spellEnd"/>
      <w:r w:rsidR="008E7C24">
        <w:t xml:space="preserve"> with a Jena </w:t>
      </w:r>
      <w:proofErr w:type="spellStart"/>
      <w:r w:rsidR="008E7C24">
        <w:t>FerryBox</w:t>
      </w:r>
      <w:proofErr w:type="spellEnd"/>
      <w:r w:rsidR="008E7C24">
        <w:t xml:space="preserve">, a cleaning process took place every day between 11:33-11:43pm which flushed a mild acid through the </w:t>
      </w:r>
      <w:proofErr w:type="gramStart"/>
      <w:r w:rsidR="008E7C24">
        <w:t xml:space="preserve">instrument </w:t>
      </w:r>
      <w:r w:rsidR="00662C39">
        <w:t>.</w:t>
      </w:r>
      <w:proofErr w:type="gramEnd"/>
      <w:r w:rsidR="00662C39">
        <w:t xml:space="preserve"> </w:t>
      </w:r>
    </w:p>
    <w:p w14:paraId="29419BFB" w14:textId="77777777" w:rsidR="00B97E62" w:rsidRPr="004744CC" w:rsidRDefault="00B97E62" w:rsidP="00B97E62">
      <w:pPr>
        <w:jc w:val="both"/>
        <w:rPr>
          <w:b/>
        </w:rPr>
      </w:pPr>
      <w:r w:rsidRPr="00161562">
        <w:rPr>
          <w:b/>
        </w:rPr>
        <w:t>Processing</w:t>
      </w:r>
      <w:r w:rsidR="00992DD6">
        <w:rPr>
          <w:b/>
        </w:rPr>
        <w:t xml:space="preserve"> notes</w:t>
      </w:r>
    </w:p>
    <w:p w14:paraId="60793F76" w14:textId="160FB8B9" w:rsidR="000F7896" w:rsidRDefault="00A0789C" w:rsidP="00A0789C">
      <w:pPr>
        <w:spacing w:after="120" w:line="240" w:lineRule="auto"/>
      </w:pPr>
      <w:r>
        <w:t xml:space="preserve">Data was processed following </w:t>
      </w:r>
      <w:r>
        <w:fldChar w:fldCharType="begin"/>
      </w:r>
      <w:r w:rsidR="00482278">
        <w:instrText xml:space="preserve"> ADDIN ZOTERO_ITEM CSL_CITATION {"citationID":"AQ0zjsJ9","properties":{"formattedCitation":"(Boss et al., 2019)","plainCitation":"(Boss et al., 2019)","dontUpdate":true,"noteIndex":0},"citationItems":[{"id":"rYYQjGPI/TljV3Ry6","uris":["http://zotero.org/users/local/Uq1UUqJe/items/X9CIJJ9D",["http://zotero.org/users/local/Uq1UUqJe/items/X9CIJJ9D"]],"itemData":{"id":1331,"type":"article-journal","container-title":"IOCCG Protocol Series","DOI":"http://dx.doi.org/10.25607/OBP-458","language":"en","page":"17","source":"Zotero","title":"Inherent Optical Property Measurements and Protocols: Best Practices for the Collection and Processing of Ship- Based Underway Flow-Through Optical Data (v4.0)","volume":"4","author":[{"family":"Boss","given":"Emmanuel"},{"family":"Haëntjens","given":"Nils"},{"family":"Ackleson","given":"Steven G"},{"family":"Balch","given":"Barney"},{"family":"Chase","given":"Alison"},{"family":"Dall’Olmo","given":"Giorgio"},{"family":"Freeman","given":"Scott"},{"family":"Liu","given":"Yangyang"},{"family":"Loftin","given":"James"},{"family":"Neary","given":"Wendy"},{"family":"Nelson","given":"Norman"},{"family":"Novak","given":"Mike"},{"family":"Slade","given":"Wayne H"},{"family":"Proctor","given":"Christopher"},{"family":"Tortell","given":"Philippe"},{"family":"Westberry","given":"Toby K"}],"issued":{"date-parts":[["2019"]]}}}],"schema":"https://github.com/citation-style-language/schema/raw/master/csl-citation.json"} </w:instrText>
      </w:r>
      <w:r>
        <w:fldChar w:fldCharType="separate"/>
      </w:r>
      <w:r w:rsidRPr="00045244">
        <w:rPr>
          <w:rFonts w:ascii="Calibri" w:hAnsi="Calibri" w:cs="Calibri"/>
        </w:rPr>
        <w:t>Boss et al.</w:t>
      </w:r>
      <w:r>
        <w:rPr>
          <w:rFonts w:ascii="Calibri" w:hAnsi="Calibri" w:cs="Calibri"/>
        </w:rPr>
        <w:t xml:space="preserve"> (</w:t>
      </w:r>
      <w:r w:rsidRPr="00045244">
        <w:rPr>
          <w:rFonts w:ascii="Calibri" w:hAnsi="Calibri" w:cs="Calibri"/>
        </w:rPr>
        <w:t>2019)</w:t>
      </w:r>
      <w:r>
        <w:fldChar w:fldCharType="end"/>
      </w:r>
      <w:r>
        <w:t>, using a custom software for in-line optical data processing</w:t>
      </w:r>
      <w:r w:rsidR="000F7896">
        <w:t xml:space="preserve"> (</w:t>
      </w:r>
      <w:hyperlink r:id="rId6" w:history="1">
        <w:r w:rsidR="00482278" w:rsidRPr="002C6219">
          <w:rPr>
            <w:rStyle w:val="Hyperlink"/>
          </w:rPr>
          <w:t>https://github.com/OceanOptics/InLineAnalysis/commit/df7246258fcf039a099ffab631ab6218b810cd35</w:t>
        </w:r>
      </w:hyperlink>
      <w:r w:rsidR="00482278">
        <w:t>)</w:t>
      </w:r>
      <w:r w:rsidR="000F7896">
        <w:t>.</w:t>
      </w:r>
    </w:p>
    <w:p w14:paraId="0FB15D46" w14:textId="757EF3F2" w:rsidR="002F04BD" w:rsidRDefault="00A0789C" w:rsidP="00A0789C">
      <w:pPr>
        <w:spacing w:line="240" w:lineRule="auto"/>
        <w:jc w:val="both"/>
      </w:pPr>
      <w:bookmarkStart w:id="0" w:name="_Hlk32162626"/>
      <w:r>
        <w:t>All in-line instruments were logged on the same computer which was synchronized with the ship’s GPS date/time and latitude/longitude over the NMEA.</w:t>
      </w:r>
      <w:bookmarkEnd w:id="0"/>
      <w:r>
        <w:t xml:space="preserve"> Total and filtered data were first separated according to flow data of the in-line data. Automatic QC was applied to the raw data </w:t>
      </w:r>
      <w:r w:rsidR="007F34C1">
        <w:t xml:space="preserve">using a feature of the AC meter where the two </w:t>
      </w:r>
      <w:r w:rsidR="00C50A13">
        <w:t xml:space="preserve">linear </w:t>
      </w:r>
      <w:r w:rsidR="007F34C1">
        <w:t xml:space="preserve">spectrophotometers do not align well between 560 to 600 nm, </w:t>
      </w:r>
      <w:r>
        <w:t xml:space="preserve">removing </w:t>
      </w:r>
      <w:r w:rsidR="005C13ED">
        <w:t xml:space="preserve">entire raw spectrum when the </w:t>
      </w:r>
      <w:r w:rsidR="002F04BD">
        <w:t>following criteria is met:</w:t>
      </w:r>
    </w:p>
    <w:p w14:paraId="0953DA38" w14:textId="28F1553D" w:rsidR="002F04BD" w:rsidRPr="006D493C" w:rsidRDefault="006D493C" w:rsidP="006D493C">
      <w:pPr>
        <w:spacing w:line="240" w:lineRule="auto"/>
        <w:jc w:val="center"/>
        <w:rPr>
          <w:sz w:val="28"/>
          <w:szCs w:val="28"/>
        </w:rPr>
      </w:pPr>
      <m:oMath>
        <m:r>
          <m:rPr>
            <m:sty m:val="p"/>
          </m:rPr>
          <w:rPr>
            <w:rFonts w:ascii="Cambria Math" w:hAnsi="Cambria Math"/>
            <w:sz w:val="28"/>
            <w:szCs w:val="28"/>
          </w:rPr>
          <m:t>flag</m:t>
        </m:r>
        <m:r>
          <w:rPr>
            <w:rFonts w:ascii="Cambria Math" w:hAnsi="Cambria Math"/>
            <w:sz w:val="28"/>
            <w:szCs w:val="28"/>
          </w:rPr>
          <m:t>=</m:t>
        </m:r>
        <m:func>
          <m:funcPr>
            <m:ctrlPr>
              <w:rPr>
                <w:rFonts w:ascii="Cambria Math" w:hAnsi="Cambria Math"/>
                <w:sz w:val="28"/>
                <w:szCs w:val="28"/>
              </w:rPr>
            </m:ctrlPr>
          </m:funcPr>
          <m:fName>
            <m:r>
              <m:rPr>
                <m:sty m:val="p"/>
              </m:rPr>
              <w:rPr>
                <w:rFonts w:ascii="Cambria Math" w:hAnsi="Cambria Math"/>
                <w:sz w:val="28"/>
                <w:szCs w:val="28"/>
              </w:rPr>
              <m:t>max</m:t>
            </m:r>
          </m:fName>
          <m:e>
            <m:d>
              <m:dPr>
                <m:ctrlPr>
                  <w:rPr>
                    <w:rFonts w:ascii="Cambria Math" w:hAnsi="Cambria Math"/>
                    <w:i/>
                    <w:sz w:val="28"/>
                    <w:szCs w:val="28"/>
                  </w:rPr>
                </m:ctrlPr>
              </m:dPr>
              <m:e>
                <m:r>
                  <m:rPr>
                    <m:sty m:val="p"/>
                  </m:rPr>
                  <w:rPr>
                    <w:rFonts w:ascii="Cambria Math" w:hAnsi="Cambria Math"/>
                    <w:sz w:val="28"/>
                    <w:szCs w:val="28"/>
                  </w:rPr>
                  <w:sym w:font="Symbol" w:char="F044"/>
                </m:r>
                <m:sSub>
                  <m:sSubPr>
                    <m:ctrlPr>
                      <w:rPr>
                        <w:rFonts w:ascii="Cambria Math" w:hAnsi="Cambria Math"/>
                        <w:sz w:val="28"/>
                        <w:szCs w:val="28"/>
                      </w:rPr>
                    </m:ctrlPr>
                  </m:sSubPr>
                  <m:e>
                    <m:r>
                      <w:rPr>
                        <w:rFonts w:ascii="Cambria Math" w:hAnsi="Cambria Math"/>
                        <w:sz w:val="28"/>
                        <w:szCs w:val="28"/>
                      </w:rPr>
                      <m:t>a</m:t>
                    </m:r>
                  </m:e>
                  <m:sub>
                    <m:d>
                      <m:dPr>
                        <m:ctrlPr>
                          <w:rPr>
                            <w:rFonts w:ascii="Cambria Math" w:hAnsi="Cambria Math"/>
                            <w:sz w:val="28"/>
                            <w:szCs w:val="28"/>
                          </w:rPr>
                        </m:ctrlPr>
                      </m:dPr>
                      <m:e>
                        <m:r>
                          <m:rPr>
                            <m:sty m:val="p"/>
                          </m:rPr>
                          <w:rPr>
                            <w:rFonts w:ascii="Cambria Math"/>
                            <w:sz w:val="28"/>
                            <w:szCs w:val="28"/>
                          </w:rPr>
                          <m:t>560nm 600nm</m:t>
                        </m:r>
                      </m:e>
                    </m:d>
                  </m:sub>
                </m:sSub>
              </m:e>
            </m:d>
          </m:e>
        </m:func>
        <m:r>
          <w:rPr>
            <w:rFonts w:ascii="Cambria Math" w:hAnsi="Cambria Math"/>
            <w:sz w:val="28"/>
            <w:szCs w:val="28"/>
          </w:rPr>
          <m:t>&gt;F*mean(</m:t>
        </m:r>
        <m:r>
          <m:rPr>
            <m:sty m:val="p"/>
          </m:rPr>
          <w:rPr>
            <w:rFonts w:ascii="Cambria Math" w:hAnsi="Cambria Math"/>
            <w:sz w:val="28"/>
            <w:szCs w:val="28"/>
          </w:rPr>
          <w:sym w:font="Symbol" w:char="F044"/>
        </m:r>
        <m:sSub>
          <m:sSubPr>
            <m:ctrlPr>
              <w:rPr>
                <w:rFonts w:ascii="Cambria Math" w:hAnsi="Cambria Math"/>
                <w:sz w:val="28"/>
                <w:szCs w:val="28"/>
              </w:rPr>
            </m:ctrlPr>
          </m:sSubPr>
          <m:e>
            <m:r>
              <w:rPr>
                <w:rFonts w:ascii="Cambria Math" w:hAnsi="Cambria Math"/>
                <w:sz w:val="28"/>
                <w:szCs w:val="28"/>
              </w:rPr>
              <m:t>a</m:t>
            </m:r>
          </m:e>
          <m:sub>
            <m:d>
              <m:dPr>
                <m:ctrlPr>
                  <w:rPr>
                    <w:rFonts w:ascii="Cambria Math" w:hAnsi="Cambria Math"/>
                    <w:sz w:val="28"/>
                    <w:szCs w:val="28"/>
                  </w:rPr>
                </m:ctrlPr>
              </m:dPr>
              <m:e>
                <m:r>
                  <m:rPr>
                    <m:sty m:val="p"/>
                  </m:rPr>
                  <w:rPr>
                    <w:rFonts w:ascii="Cambria Math"/>
                    <w:sz w:val="28"/>
                    <w:szCs w:val="28"/>
                  </w:rPr>
                  <m:t>500nm 550nm</m:t>
                </m:r>
              </m:e>
            </m:d>
          </m:sub>
        </m:sSub>
        <m:r>
          <w:rPr>
            <w:rFonts w:ascii="Cambria Math" w:hAnsi="Cambria Math"/>
            <w:sz w:val="28"/>
            <w:szCs w:val="28"/>
          </w:rPr>
          <m:t>)</m:t>
        </m:r>
      </m:oMath>
      <w:r w:rsidRPr="006D493C">
        <w:rPr>
          <w:rFonts w:eastAsiaTheme="minorEastAsia"/>
          <w:sz w:val="28"/>
          <w:szCs w:val="28"/>
        </w:rPr>
        <w:t xml:space="preserve">                  </w:t>
      </w:r>
      <w:r w:rsidRPr="006D493C">
        <w:rPr>
          <w:rFonts w:eastAsiaTheme="minorEastAsia"/>
          <w:sz w:val="24"/>
          <w:szCs w:val="24"/>
        </w:rPr>
        <w:t>(1)</w:t>
      </w:r>
    </w:p>
    <w:p w14:paraId="58736654" w14:textId="77777777" w:rsidR="00662C39" w:rsidRPr="00B179D3" w:rsidRDefault="00662C39" w:rsidP="00662C39">
      <w:pPr>
        <w:spacing w:line="240" w:lineRule="auto"/>
        <w:jc w:val="both"/>
        <w:rPr>
          <w:rFonts w:eastAsiaTheme="minorEastAsia"/>
          <w:sz w:val="28"/>
          <w:szCs w:val="28"/>
        </w:rPr>
      </w:pPr>
      <w:r w:rsidRPr="000670DD">
        <w:rPr>
          <w:rFonts w:cstheme="minorHAnsi"/>
        </w:rPr>
        <w:t xml:space="preserve">With </w:t>
      </w:r>
      <m:oMath>
        <m:r>
          <m:rPr>
            <m:sty m:val="p"/>
          </m:rPr>
          <w:rPr>
            <w:rFonts w:ascii="Cambria Math" w:hAnsi="Cambria Math" w:cstheme="minorHAnsi"/>
          </w:rPr>
          <w:sym w:font="Symbol" w:char="F044"/>
        </m:r>
        <m:sSub>
          <m:sSubPr>
            <m:ctrlPr>
              <w:rPr>
                <w:rFonts w:ascii="Cambria Math" w:hAnsi="Cambria Math" w:cstheme="minorHAnsi"/>
              </w:rPr>
            </m:ctrlPr>
          </m:sSubPr>
          <m:e>
            <m:r>
              <w:rPr>
                <w:rFonts w:ascii="Cambria Math" w:hAnsi="Cambria Math" w:cstheme="minorHAnsi"/>
              </w:rPr>
              <m:t>a</m:t>
            </m:r>
          </m:e>
          <m:sub>
            <m:d>
              <m:dPr>
                <m:ctrlPr>
                  <w:rPr>
                    <w:rFonts w:ascii="Cambria Math" w:hAnsi="Cambria Math" w:cstheme="minorHAnsi"/>
                  </w:rPr>
                </m:ctrlPr>
              </m:dPr>
              <m:e>
                <m:r>
                  <m:rPr>
                    <m:sty m:val="p"/>
                  </m:rPr>
                  <w:rPr>
                    <w:rFonts w:ascii="Cambria Math" w:hAnsi="Cambria Math" w:cstheme="minorHAnsi"/>
                  </w:rPr>
                  <m:t>560nm 600nm</m:t>
                </m:r>
              </m:e>
            </m:d>
          </m:sub>
        </m:sSub>
      </m:oMath>
      <w:r w:rsidRPr="000670DD">
        <w:rPr>
          <w:rFonts w:eastAsiaTheme="minorEastAsia" w:cstheme="minorHAnsi"/>
        </w:rPr>
        <w:t xml:space="preserve"> the difference of absorption </w:t>
      </w:r>
      <w:r>
        <w:rPr>
          <w:rFonts w:eastAsiaTheme="minorEastAsia" w:cstheme="minorHAnsi"/>
        </w:rPr>
        <w:t xml:space="preserve">between consecutive wavelengths in the range 560nm and 600nm (function </w:t>
      </w:r>
      <w:proofErr w:type="spellStart"/>
      <w:r>
        <w:rPr>
          <w:rFonts w:eastAsiaTheme="minorEastAsia" w:cstheme="minorHAnsi"/>
        </w:rPr>
        <w:t>diff.m</w:t>
      </w:r>
      <w:proofErr w:type="spellEnd"/>
      <w:r>
        <w:rPr>
          <w:rFonts w:eastAsiaTheme="minorEastAsia" w:cstheme="minorHAnsi"/>
        </w:rPr>
        <w:t xml:space="preserve"> in </w:t>
      </w:r>
      <w:proofErr w:type="spellStart"/>
      <w:r>
        <w:rPr>
          <w:rFonts w:eastAsiaTheme="minorEastAsia" w:cstheme="minorHAnsi"/>
        </w:rPr>
        <w:t>Matlab</w:t>
      </w:r>
      <w:proofErr w:type="spellEnd"/>
      <w:r>
        <w:rPr>
          <w:rFonts w:eastAsiaTheme="minorEastAsia" w:cstheme="minorHAnsi"/>
        </w:rPr>
        <w:t xml:space="preserve">) and </w:t>
      </w:r>
      <w:r w:rsidRPr="000670DD">
        <w:rPr>
          <w:rFonts w:cstheme="minorHAnsi"/>
        </w:rPr>
        <w:t>F be</w:t>
      </w:r>
      <w:r>
        <w:t xml:space="preserve">ing a constant adjusted so that no more than 15% of raw spectra are deleted and the raw, for each channel (a and c) and for each type of water measured (filtered vs total). For each minute of the total seawater measurement, the signal between the 2.5th and 97.5th percentiles are averaged, and their standard deviation is kept for reporting. The automatic quality control (QC) and </w:t>
      </w:r>
      <w:r w:rsidRPr="009E4C56">
        <w:rPr>
          <w:color w:val="000000" w:themeColor="text1"/>
        </w:rPr>
        <w:t xml:space="preserve">the 2.5th to 97.5th percentiles averaging filters out noisy spikes </w:t>
      </w:r>
      <w:r w:rsidRPr="006640A4">
        <w:rPr>
          <w:rFonts w:cstheme="minorHAnsi"/>
          <w:color w:val="000000" w:themeColor="text1"/>
        </w:rPr>
        <w:t>from bubbles.</w:t>
      </w:r>
      <w:r w:rsidRPr="006640A4">
        <w:rPr>
          <w:rFonts w:cstheme="minorHAnsi"/>
        </w:rPr>
        <w:t xml:space="preserve"> The entire time series of measurement was automatically </w:t>
      </w:r>
      <w:proofErr w:type="spellStart"/>
      <w:r w:rsidRPr="006640A4">
        <w:rPr>
          <w:rFonts w:cstheme="minorHAnsi"/>
        </w:rPr>
        <w:t>QCed</w:t>
      </w:r>
      <w:proofErr w:type="spellEnd"/>
      <w:r w:rsidRPr="006640A4">
        <w:rPr>
          <w:rFonts w:cstheme="minorHAnsi"/>
        </w:rPr>
        <w:t xml:space="preserve"> to remove artefacts and manually checked and </w:t>
      </w:r>
      <w:proofErr w:type="spellStart"/>
      <w:r w:rsidRPr="006640A4">
        <w:rPr>
          <w:rFonts w:cstheme="minorHAnsi"/>
        </w:rPr>
        <w:t>QCed</w:t>
      </w:r>
      <w:proofErr w:type="spellEnd"/>
      <w:r w:rsidRPr="006640A4">
        <w:rPr>
          <w:rFonts w:cstheme="minorHAnsi"/>
        </w:rPr>
        <w:t xml:space="preserve"> for obviously bad measurements (saturated sensor, low flow rate, bubbles, and bad filtered seawater measurements). </w:t>
      </w:r>
      <w:r w:rsidRPr="00B179D3">
        <w:rPr>
          <w:rFonts w:eastAsiaTheme="minorEastAsia"/>
        </w:rPr>
        <w:t>Particu</w:t>
      </w:r>
      <w:r>
        <w:rPr>
          <w:rFonts w:eastAsiaTheme="minorEastAsia"/>
        </w:rPr>
        <w:t xml:space="preserve">late spectra are computed as the difference between total and interpolated dissolved spectra from the periods before and after the ‘total’ measurement periods (e.g. </w:t>
      </w:r>
      <w:r>
        <w:rPr>
          <w:rFonts w:eastAsiaTheme="minorEastAsia" w:cstheme="minorHAnsi"/>
        </w:rPr>
        <w:t>Slade et al. (2010), Boss et al. (2013))</w:t>
      </w:r>
      <w:r>
        <w:rPr>
          <w:rFonts w:eastAsiaTheme="minorEastAsia"/>
        </w:rPr>
        <w:t>. One difference, however, is that we use a CDOM fluorometer to assist in the interpolation in between the dissolved point based on a relationship we derive between the fluorometer and the absorption or attenuation spectra during filtration times. This allows for an improved correction that can react to fronts and other features modulating CDOM that may be encountered in between filtered measurements.</w:t>
      </w:r>
    </w:p>
    <w:p w14:paraId="5E297AFB" w14:textId="0D0F75D9" w:rsidR="00662C39" w:rsidRDefault="00662C39" w:rsidP="00662C39">
      <w:pPr>
        <w:spacing w:line="240" w:lineRule="auto"/>
        <w:jc w:val="both"/>
        <w:rPr>
          <w:rFonts w:eastAsiaTheme="minorEastAsia" w:cstheme="minorHAnsi"/>
        </w:rPr>
      </w:pPr>
      <w:r>
        <w:rPr>
          <w:rFonts w:eastAsiaTheme="minorEastAsia" w:cstheme="minorHAnsi"/>
        </w:rPr>
        <w:lastRenderedPageBreak/>
        <w:t xml:space="preserve">All </w:t>
      </w:r>
      <w:r w:rsidRPr="00BC5B58">
        <w:rPr>
          <w:rFonts w:eastAsiaTheme="minorEastAsia" w:cstheme="minorHAnsi"/>
          <w:i/>
          <w:iCs/>
        </w:rPr>
        <w:t>a</w:t>
      </w:r>
      <w:r w:rsidRPr="00BC5B58">
        <w:rPr>
          <w:rFonts w:eastAsiaTheme="minorEastAsia" w:cstheme="minorHAnsi"/>
          <w:i/>
          <w:iCs/>
          <w:vertAlign w:val="subscript"/>
        </w:rPr>
        <w:t>p</w:t>
      </w:r>
      <w:r>
        <w:rPr>
          <w:rFonts w:eastAsiaTheme="minorEastAsia" w:cstheme="minorHAnsi"/>
        </w:rPr>
        <w:t xml:space="preserve"> and </w:t>
      </w:r>
      <w:r w:rsidRPr="00BC5B58">
        <w:rPr>
          <w:rFonts w:eastAsiaTheme="minorEastAsia" w:cstheme="minorHAnsi"/>
          <w:i/>
          <w:iCs/>
        </w:rPr>
        <w:t>c</w:t>
      </w:r>
      <w:r w:rsidRPr="00BC5B58">
        <w:rPr>
          <w:rFonts w:eastAsiaTheme="minorEastAsia" w:cstheme="minorHAnsi"/>
          <w:i/>
          <w:iCs/>
          <w:vertAlign w:val="subscript"/>
        </w:rPr>
        <w:t>p</w:t>
      </w:r>
      <w:r>
        <w:rPr>
          <w:rFonts w:eastAsiaTheme="minorEastAsia" w:cstheme="minorHAnsi"/>
        </w:rPr>
        <w:t xml:space="preserve"> spectra were unsmoothed following the method in </w:t>
      </w:r>
      <w:r>
        <w:rPr>
          <w:rFonts w:eastAsiaTheme="minorEastAsia" w:cstheme="minorHAnsi"/>
        </w:rPr>
        <w:fldChar w:fldCharType="begin"/>
      </w:r>
      <w:r>
        <w:rPr>
          <w:rFonts w:eastAsiaTheme="minorEastAsia" w:cstheme="minorHAnsi"/>
        </w:rPr>
        <w:instrText xml:space="preserve"> ADDIN ZOTERO_ITEM CSL_CITATION {"citationID":"4Grz7Ibx","properties":{"formattedCitation":"(Chase et al., 2013)","plainCitation":"(Chase et al., 2013)","noteIndex":0},"citationItems":[{"id":4,"uris":["http://zotero.org/users/local/IAq4OwGm/items/LHANKHTT"],"uri":["http://zotero.org/users/local/IAq4OwGm/items/LHANKHTT"],"itemData":{"id":4,"type":"article-journal","abstract":"A global dataset of in situ particulate absorption spectra has been decomposed into component functions representing absorption by phytoplankton pigments and non-algal particles. The magnitudes of component Gaussian functions, used to represent absorption by individual or groups of pigments, are well correlated with pigment concentrations determined using High Performance Liquid Chromatography. We are able to predict the presence of chlorophylls a, b, and c, as well as two different groups of summed carotenoid pigments with percent errors between 30% and 57%. Existing methods of analysis of particulate absorption spectra measured in situ provide for only chlorophyll a; the method presented here, using high spectral resolution particulate absorption, shows the ability to obtain the concentrations of additional pigments, allowing for more detailed studies of phytoplankton ecology than currently possible with in-situ spectroscopy.","container-title":"Methods in Oceanography","DOI":"10.1016/j.mio.2014.02.002","ISSN":"22111220","journalAbbreviation":"Methods in Oceanography","language":"en","page":"110-124","source":"DOI.org (Crossref)","title":"Decomposition of in situ particulate absorption spectra","volume":"7","author":[{"family":"Chase","given":"Alison"},{"family":"Boss","given":"Emmanuel"},{"family":"Zaneveld","given":"Ronald"},{"family":"Bricaud","given":"Annick"},{"family":"Claustre","given":"Herve"},{"family":"Ras","given":"Josephine"},{"family":"Dall’Olmo","given":"Giorgio"},{"family":"Westberry","given":"Toby K."}],"issued":{"date-parts":[["2013",9]]}}}],"schema":"https://github.com/citation-style-language/schema/raw/master/csl-citation.json"} </w:instrText>
      </w:r>
      <w:r>
        <w:rPr>
          <w:rFonts w:eastAsiaTheme="minorEastAsia" w:cstheme="minorHAnsi"/>
        </w:rPr>
        <w:fldChar w:fldCharType="separate"/>
      </w:r>
      <w:r>
        <w:rPr>
          <w:rFonts w:eastAsiaTheme="minorEastAsia" w:cstheme="minorHAnsi"/>
          <w:noProof/>
        </w:rPr>
        <w:t>Chase et al. (2013)</w:t>
      </w:r>
      <w:r>
        <w:rPr>
          <w:rFonts w:eastAsiaTheme="minorEastAsia" w:cstheme="minorHAnsi"/>
        </w:rPr>
        <w:fldChar w:fldCharType="end"/>
      </w:r>
      <w:r>
        <w:rPr>
          <w:rFonts w:eastAsiaTheme="minorEastAsia" w:cstheme="minorHAnsi"/>
        </w:rPr>
        <w:t xml:space="preserve">. temperature/salinity corrections are done based the AC-s specific temperature/salinity tables of Sullivan et al. (2006). Additionally, all spectra were inspected by a trained operator and unreasonable spectra were removed. The scattering correction applied is </w:t>
      </w:r>
      <w:r w:rsidR="00BE5F13">
        <w:rPr>
          <w:rFonts w:eastAsiaTheme="minorEastAsia" w:cstheme="minorHAnsi"/>
        </w:rPr>
        <w:t>inspired from</w:t>
      </w:r>
      <w:r>
        <w:rPr>
          <w:rFonts w:eastAsiaTheme="minorEastAsia" w:cstheme="minorHAnsi"/>
        </w:rPr>
        <w:t xml:space="preserve"> two corrections (Zaneveld et al., 1994, proportional correction method and that from </w:t>
      </w:r>
      <w:proofErr w:type="spellStart"/>
      <w:r>
        <w:rPr>
          <w:rFonts w:eastAsiaTheme="minorEastAsia" w:cstheme="minorHAnsi"/>
        </w:rPr>
        <w:t>Rottgers</w:t>
      </w:r>
      <w:proofErr w:type="spellEnd"/>
      <w:r>
        <w:rPr>
          <w:rFonts w:eastAsiaTheme="minorEastAsia" w:cstheme="minorHAnsi"/>
        </w:rPr>
        <w:t xml:space="preserve"> et al., 2013</w:t>
      </w:r>
      <w:r w:rsidR="00BE5F13">
        <w:rPr>
          <w:rFonts w:eastAsiaTheme="minorEastAsia" w:cstheme="minorHAnsi"/>
        </w:rPr>
        <w:t>, an NIR offset</w:t>
      </w:r>
      <w:r>
        <w:rPr>
          <w:rFonts w:eastAsiaTheme="minorEastAsia" w:cstheme="minorHAnsi"/>
        </w:rPr>
        <w:t>):</w:t>
      </w:r>
    </w:p>
    <w:p w14:paraId="785FE08C" w14:textId="180521E4" w:rsidR="00662C39" w:rsidRDefault="00662C39" w:rsidP="00662C39">
      <w:pPr>
        <w:spacing w:line="240" w:lineRule="auto"/>
        <w:jc w:val="both"/>
        <w:rPr>
          <w:rFonts w:eastAsiaTheme="minorEastAsia" w:cstheme="minorHAnsi"/>
        </w:rPr>
      </w:pPr>
    </w:p>
    <w:p w14:paraId="1136543F" w14:textId="0B3E7DAE" w:rsidR="00662C39" w:rsidRPr="00576A7D" w:rsidRDefault="00000000" w:rsidP="00662C39">
      <w:pPr>
        <w:spacing w:line="240" w:lineRule="auto"/>
        <w:jc w:val="both"/>
        <w:rPr>
          <w:rFonts w:eastAsiaTheme="minorEastAsia"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a</m:t>
              </m:r>
            </m:e>
            <m:sub>
              <m:r>
                <w:rPr>
                  <w:rFonts w:ascii="Cambria Math" w:eastAsiaTheme="minorEastAsia" w:hAnsi="Cambria Math" w:cstheme="minorHAnsi"/>
                </w:rPr>
                <m:t>p,corr</m:t>
              </m:r>
            </m:sub>
          </m:sSub>
          <m:d>
            <m:dPr>
              <m:ctrlPr>
                <w:rPr>
                  <w:rFonts w:ascii="Cambria Math" w:eastAsiaTheme="minorEastAsia" w:hAnsi="Cambria Math" w:cstheme="minorHAnsi"/>
                  <w:i/>
                </w:rPr>
              </m:ctrlPr>
            </m:dPr>
            <m:e>
              <m:r>
                <w:rPr>
                  <w:rFonts w:ascii="Cambria Math" w:eastAsiaTheme="minorEastAsia" w:hAnsi="Cambria Math" w:cstheme="minorHAnsi"/>
                </w:rPr>
                <m:t>λ</m:t>
              </m:r>
            </m:e>
          </m:d>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w:rPr>
                  <w:rFonts w:ascii="Cambria Math" w:eastAsiaTheme="minorEastAsia" w:hAnsi="Cambria Math" w:cstheme="minorHAnsi"/>
                </w:rPr>
                <m:t>p,Tcorr</m:t>
              </m:r>
            </m:sub>
          </m:sSub>
          <m:d>
            <m:dPr>
              <m:ctrlPr>
                <w:rPr>
                  <w:rFonts w:ascii="Cambria Math" w:eastAsiaTheme="minorEastAsia" w:hAnsi="Cambria Math" w:cstheme="minorHAnsi"/>
                  <w:i/>
                </w:rPr>
              </m:ctrlPr>
            </m:dPr>
            <m:e>
              <m:r>
                <w:rPr>
                  <w:rFonts w:ascii="Cambria Math" w:eastAsiaTheme="minorEastAsia" w:hAnsi="Cambria Math" w:cstheme="minorHAnsi"/>
                </w:rPr>
                <m:t>λ</m:t>
              </m:r>
            </m:e>
          </m:d>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w:rPr>
                  <w:rFonts w:ascii="Cambria Math" w:eastAsiaTheme="minorEastAsia" w:hAnsi="Cambria Math" w:cstheme="minorHAnsi"/>
                </w:rPr>
                <m:t>p,Tcorr</m:t>
              </m:r>
            </m:sub>
          </m:sSub>
          <m:d>
            <m:dPr>
              <m:ctrlPr>
                <w:rPr>
                  <w:rFonts w:ascii="Cambria Math" w:eastAsiaTheme="minorEastAsia" w:hAnsi="Cambria Math" w:cstheme="minorHAnsi"/>
                  <w:i/>
                </w:rPr>
              </m:ctrlPr>
            </m:dPr>
            <m:e>
              <m:r>
                <w:rPr>
                  <w:rFonts w:ascii="Cambria Math" w:eastAsiaTheme="minorEastAsia" w:hAnsi="Cambria Math" w:cstheme="minorHAnsi"/>
                </w:rPr>
                <m:t>715</m:t>
              </m:r>
            </m:e>
          </m:d>
          <m:f>
            <m:fPr>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r>
                    <w:rPr>
                      <w:rFonts w:ascii="Cambria Math" w:eastAsiaTheme="minorEastAsia" w:hAnsi="Cambria Math" w:cstheme="minorHAnsi"/>
                    </w:rPr>
                    <m:t>c</m:t>
                  </m:r>
                </m:e>
                <m:sub>
                  <m:r>
                    <w:rPr>
                      <w:rFonts w:ascii="Cambria Math" w:eastAsiaTheme="minorEastAsia" w:hAnsi="Cambria Math" w:cstheme="minorHAnsi"/>
                    </w:rPr>
                    <m:t>p,Tcorr</m:t>
                  </m:r>
                </m:sub>
              </m:sSub>
              <m:d>
                <m:dPr>
                  <m:ctrlPr>
                    <w:rPr>
                      <w:rFonts w:ascii="Cambria Math" w:eastAsiaTheme="minorEastAsia" w:hAnsi="Cambria Math" w:cstheme="minorHAnsi"/>
                      <w:i/>
                    </w:rPr>
                  </m:ctrlPr>
                </m:dPr>
                <m:e>
                  <m:r>
                    <w:rPr>
                      <w:rFonts w:ascii="Cambria Math" w:eastAsiaTheme="minorEastAsia" w:hAnsi="Cambria Math" w:cstheme="minorHAnsi"/>
                    </w:rPr>
                    <m:t>λ</m:t>
                  </m:r>
                </m:e>
              </m:d>
            </m:num>
            <m:den>
              <m:sSub>
                <m:sSubPr>
                  <m:ctrlPr>
                    <w:rPr>
                      <w:rFonts w:ascii="Cambria Math" w:eastAsiaTheme="minorEastAsia" w:hAnsi="Cambria Math" w:cstheme="minorHAnsi"/>
                      <w:i/>
                    </w:rPr>
                  </m:ctrlPr>
                </m:sSubPr>
                <m:e>
                  <m:r>
                    <w:rPr>
                      <w:rFonts w:ascii="Cambria Math" w:eastAsiaTheme="minorEastAsia" w:hAnsi="Cambria Math" w:cstheme="minorHAnsi"/>
                    </w:rPr>
                    <m:t>c</m:t>
                  </m:r>
                </m:e>
                <m:sub>
                  <m:r>
                    <w:rPr>
                      <w:rFonts w:ascii="Cambria Math" w:eastAsiaTheme="minorEastAsia" w:hAnsi="Cambria Math" w:cstheme="minorHAnsi"/>
                    </w:rPr>
                    <m:t>p,Tcorr</m:t>
                  </m:r>
                </m:sub>
              </m:sSub>
              <m:d>
                <m:dPr>
                  <m:ctrlPr>
                    <w:rPr>
                      <w:rFonts w:ascii="Cambria Math" w:eastAsiaTheme="minorEastAsia" w:hAnsi="Cambria Math" w:cstheme="minorHAnsi"/>
                      <w:i/>
                    </w:rPr>
                  </m:ctrlPr>
                </m:dPr>
                <m:e>
                  <m:r>
                    <w:rPr>
                      <w:rFonts w:ascii="Cambria Math" w:eastAsiaTheme="minorEastAsia" w:hAnsi="Cambria Math" w:cstheme="minorHAnsi"/>
                    </w:rPr>
                    <m:t>715</m:t>
                  </m:r>
                </m:e>
              </m:d>
            </m:den>
          </m:f>
          <m:sSub>
            <m:sSubPr>
              <m:ctrlPr>
                <w:rPr>
                  <w:rFonts w:ascii="Cambria Math" w:eastAsiaTheme="minorEastAsia" w:hAnsi="Cambria Math" w:cstheme="minorHAnsi"/>
                  <w:i/>
                </w:rPr>
              </m:ctrlPr>
            </m:sSubPr>
            <m:e>
              <m:r>
                <w:rPr>
                  <w:rFonts w:ascii="Cambria Math" w:eastAsiaTheme="minorEastAsia" w:hAnsi="Cambria Math" w:cstheme="minorHAnsi"/>
                </w:rPr>
                <m:t>+0.083a</m:t>
              </m:r>
            </m:e>
            <m:sub>
              <m:r>
                <w:rPr>
                  <w:rFonts w:ascii="Cambria Math" w:eastAsiaTheme="minorEastAsia" w:hAnsi="Cambria Math" w:cstheme="minorHAnsi"/>
                </w:rPr>
                <m:t>p,Tcorr</m:t>
              </m:r>
            </m:sub>
          </m:sSub>
          <m:d>
            <m:dPr>
              <m:ctrlPr>
                <w:rPr>
                  <w:rFonts w:ascii="Cambria Math" w:eastAsiaTheme="minorEastAsia" w:hAnsi="Cambria Math" w:cstheme="minorHAnsi"/>
                  <w:i/>
                </w:rPr>
              </m:ctrlPr>
            </m:dPr>
            <m:e>
              <m:r>
                <w:rPr>
                  <w:rFonts w:ascii="Cambria Math" w:eastAsiaTheme="minorEastAsia" w:hAnsi="Cambria Math" w:cstheme="minorHAnsi"/>
                </w:rPr>
                <m:t>715</m:t>
              </m:r>
            </m:e>
          </m:d>
          <m:r>
            <w:rPr>
              <w:rFonts w:ascii="Cambria Math" w:eastAsiaTheme="minorEastAsia" w:hAnsi="Cambria Math" w:cstheme="minorHAnsi"/>
            </w:rPr>
            <m:t>.</m:t>
          </m:r>
        </m:oMath>
      </m:oMathPara>
    </w:p>
    <w:p w14:paraId="6C4AB240" w14:textId="5680519C" w:rsidR="00662C39" w:rsidRDefault="00BE5F13" w:rsidP="00662C39">
      <w:pPr>
        <w:spacing w:line="240" w:lineRule="auto"/>
        <w:jc w:val="both"/>
        <w:rPr>
          <w:rFonts w:eastAsiaTheme="minorEastAsia" w:cstheme="minorHAnsi"/>
        </w:rPr>
      </w:pPr>
      <w:r>
        <w:rPr>
          <w:rFonts w:eastAsiaTheme="minorEastAsia" w:cstheme="minorHAnsi"/>
        </w:rPr>
        <w:t xml:space="preserve">Where the subscript </w:t>
      </w:r>
      <w:proofErr w:type="spellStart"/>
      <w:r w:rsidRPr="00BE5F13">
        <w:rPr>
          <w:rFonts w:ascii="Times New Roman" w:eastAsiaTheme="minorEastAsia" w:hAnsi="Times New Roman" w:cs="Times New Roman"/>
          <w:i/>
          <w:iCs/>
        </w:rPr>
        <w:t>Tcorr</w:t>
      </w:r>
      <w:proofErr w:type="spellEnd"/>
      <w:r>
        <w:rPr>
          <w:rFonts w:eastAsiaTheme="minorEastAsia" w:cstheme="minorHAnsi"/>
        </w:rPr>
        <w:t xml:space="preserve"> refers to the blank corrected data corrected for the dependence of sea water on salinity and temperature. </w:t>
      </w:r>
      <w:r w:rsidR="00662C39">
        <w:rPr>
          <w:rFonts w:eastAsiaTheme="minorEastAsia" w:cstheme="minorHAnsi"/>
        </w:rPr>
        <w:t xml:space="preserve">We found this scattering correction to work best when compared to measurements of particulate absorption done in an integrating sphere by colleagues at the </w:t>
      </w:r>
      <w:proofErr w:type="spellStart"/>
      <w:r w:rsidR="00662C39">
        <w:rPr>
          <w:rFonts w:eastAsiaTheme="minorEastAsia" w:cstheme="minorHAnsi"/>
        </w:rPr>
        <w:t>Laboratoire</w:t>
      </w:r>
      <w:proofErr w:type="spellEnd"/>
      <w:r w:rsidR="00662C39">
        <w:rPr>
          <w:rFonts w:eastAsiaTheme="minorEastAsia" w:cstheme="minorHAnsi"/>
        </w:rPr>
        <w:t xml:space="preserve"> </w:t>
      </w:r>
      <w:proofErr w:type="spellStart"/>
      <w:r w:rsidR="00662C39">
        <w:rPr>
          <w:rFonts w:eastAsiaTheme="minorEastAsia" w:cstheme="minorHAnsi"/>
        </w:rPr>
        <w:t>d’Oceanographie</w:t>
      </w:r>
      <w:proofErr w:type="spellEnd"/>
      <w:r w:rsidR="00662C39">
        <w:rPr>
          <w:rFonts w:eastAsiaTheme="minorEastAsia" w:cstheme="minorHAnsi"/>
        </w:rPr>
        <w:t xml:space="preserve"> de Villefranche based on the state-of-the-art protocols</w:t>
      </w:r>
      <w:r w:rsidR="008E7C24">
        <w:rPr>
          <w:rFonts w:eastAsiaTheme="minorEastAsia" w:cstheme="minorHAnsi"/>
        </w:rPr>
        <w:t xml:space="preserve"> for the Tara Europa expedition</w:t>
      </w:r>
      <w:r w:rsidR="00662C39">
        <w:rPr>
          <w:rFonts w:eastAsiaTheme="minorEastAsia" w:cstheme="minorHAnsi"/>
        </w:rPr>
        <w:t>.</w:t>
      </w:r>
    </w:p>
    <w:p w14:paraId="535E4BCA" w14:textId="2069F5CC" w:rsidR="00662C39" w:rsidRPr="00576A7D" w:rsidRDefault="0053110D" w:rsidP="00662C39">
      <w:pPr>
        <w:spacing w:line="240" w:lineRule="auto"/>
        <w:rPr>
          <w:rFonts w:eastAsiaTheme="minorEastAsia" w:cstheme="minorHAnsi"/>
        </w:rPr>
      </w:pPr>
      <w:r>
        <w:rPr>
          <w:rFonts w:eastAsiaTheme="minorEastAsia" w:cstheme="minorHAnsi"/>
        </w:rPr>
        <w:t xml:space="preserve">Due to extensive bubbles in certain periods when crossing the Antarctic circumpolar current, we removed any spectra that had too much variance. Empirically, a criterion of </w:t>
      </w:r>
      <w:r w:rsidR="00C509F4">
        <w:rPr>
          <w:rFonts w:eastAsiaTheme="minorEastAsia" w:cstheme="minorHAnsi"/>
        </w:rPr>
        <w:t xml:space="preserve">uncertainty in </w:t>
      </w:r>
      <m:oMath>
        <m:sSub>
          <m:sSubPr>
            <m:ctrlPr>
              <w:rPr>
                <w:rFonts w:ascii="Cambria Math" w:eastAsiaTheme="minorEastAsia" w:hAnsi="Cambria Math" w:cstheme="minorHAnsi"/>
                <w:i/>
              </w:rPr>
            </m:ctrlPr>
          </m:sSubPr>
          <m:e>
            <m:r>
              <w:rPr>
                <w:rFonts w:ascii="Cambria Math" w:eastAsiaTheme="minorEastAsia" w:hAnsi="Cambria Math" w:cstheme="minorHAnsi"/>
              </w:rPr>
              <m:t>a</m:t>
            </m:r>
          </m:e>
          <m:sub>
            <m:r>
              <w:rPr>
                <w:rFonts w:ascii="Cambria Math" w:eastAsiaTheme="minorEastAsia" w:hAnsi="Cambria Math" w:cstheme="minorHAnsi"/>
              </w:rPr>
              <m:t>p,corr</m:t>
            </m:r>
          </m:sub>
        </m:sSub>
      </m:oMath>
      <w:r w:rsidR="00C509F4">
        <w:rPr>
          <w:rFonts w:eastAsiaTheme="minorEastAsia" w:cstheme="minorHAnsi"/>
        </w:rPr>
        <w:t xml:space="preserve"> or </w:t>
      </w:r>
      <m:oMath>
        <m:sSub>
          <m:sSubPr>
            <m:ctrlPr>
              <w:rPr>
                <w:rFonts w:ascii="Cambria Math" w:eastAsiaTheme="minorEastAsia" w:hAnsi="Cambria Math" w:cstheme="minorHAnsi"/>
                <w:i/>
              </w:rPr>
            </m:ctrlPr>
          </m:sSubPr>
          <m:e>
            <m:r>
              <w:rPr>
                <w:rFonts w:ascii="Cambria Math" w:eastAsiaTheme="minorEastAsia" w:hAnsi="Cambria Math" w:cstheme="minorHAnsi"/>
              </w:rPr>
              <m:t>c</m:t>
            </m:r>
          </m:e>
          <m:sub>
            <m:r>
              <w:rPr>
                <w:rFonts w:ascii="Cambria Math" w:eastAsiaTheme="minorEastAsia" w:hAnsi="Cambria Math" w:cstheme="minorHAnsi"/>
              </w:rPr>
              <m:t>p,corr</m:t>
            </m:r>
          </m:sub>
        </m:sSub>
      </m:oMath>
      <w:r w:rsidR="00C509F4">
        <w:rPr>
          <w:rFonts w:eastAsiaTheme="minorEastAsia" w:cstheme="minorHAnsi"/>
        </w:rPr>
        <w:t xml:space="preserve"> divided by their signal </w:t>
      </w:r>
      <w:r>
        <w:rPr>
          <w:rFonts w:eastAsiaTheme="minorEastAsia" w:cstheme="minorHAnsi"/>
        </w:rPr>
        <w:t>&gt;0.</w:t>
      </w:r>
      <w:r w:rsidR="00C509F4">
        <w:rPr>
          <w:rFonts w:eastAsiaTheme="minorEastAsia" w:cstheme="minorHAnsi"/>
        </w:rPr>
        <w:t>2</w:t>
      </w:r>
      <w:r>
        <w:rPr>
          <w:rFonts w:eastAsiaTheme="minorEastAsia" w:cstheme="minorHAnsi"/>
        </w:rPr>
        <w:t xml:space="preserve"> was used to remove such spectra.</w:t>
      </w:r>
    </w:p>
    <w:p w14:paraId="117094C2" w14:textId="4096B95A" w:rsidR="006D55D8" w:rsidRDefault="002C79DA" w:rsidP="004D1356">
      <w:pPr>
        <w:ind w:left="720" w:right="-705" w:hanging="720"/>
        <w:jc w:val="center"/>
        <w:rPr>
          <w:b/>
          <w:u w:val="single"/>
        </w:rPr>
      </w:pPr>
      <w:r w:rsidRPr="002C79DA">
        <w:rPr>
          <w:b/>
          <w:noProof/>
          <w:u w:val="single"/>
        </w:rPr>
        <w:drawing>
          <wp:inline distT="0" distB="0" distL="0" distR="0" wp14:anchorId="6E6FDF9A" wp14:editId="5CC9C8B9">
            <wp:extent cx="4095606" cy="1851239"/>
            <wp:effectExtent l="0" t="0" r="0" b="3175"/>
            <wp:docPr id="1020003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003230" name=""/>
                    <pic:cNvPicPr/>
                  </pic:nvPicPr>
                  <pic:blipFill>
                    <a:blip r:embed="rId7"/>
                    <a:stretch>
                      <a:fillRect/>
                    </a:stretch>
                  </pic:blipFill>
                  <pic:spPr>
                    <a:xfrm>
                      <a:off x="0" y="0"/>
                      <a:ext cx="4135250" cy="1869158"/>
                    </a:xfrm>
                    <a:prstGeom prst="rect">
                      <a:avLst/>
                    </a:prstGeom>
                  </pic:spPr>
                </pic:pic>
              </a:graphicData>
            </a:graphic>
          </wp:inline>
        </w:drawing>
      </w:r>
      <w:r w:rsidRPr="002C79DA">
        <w:rPr>
          <w:b/>
          <w:noProof/>
          <w:u w:val="single"/>
        </w:rPr>
        <w:drawing>
          <wp:inline distT="0" distB="0" distL="0" distR="0" wp14:anchorId="2500607C" wp14:editId="71518803">
            <wp:extent cx="4348603" cy="1974655"/>
            <wp:effectExtent l="0" t="0" r="0" b="0"/>
            <wp:docPr id="2085534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534638" name=""/>
                    <pic:cNvPicPr/>
                  </pic:nvPicPr>
                  <pic:blipFill>
                    <a:blip r:embed="rId8"/>
                    <a:stretch>
                      <a:fillRect/>
                    </a:stretch>
                  </pic:blipFill>
                  <pic:spPr>
                    <a:xfrm>
                      <a:off x="0" y="0"/>
                      <a:ext cx="4380487" cy="1989133"/>
                    </a:xfrm>
                    <a:prstGeom prst="rect">
                      <a:avLst/>
                    </a:prstGeom>
                  </pic:spPr>
                </pic:pic>
              </a:graphicData>
            </a:graphic>
          </wp:inline>
        </w:drawing>
      </w:r>
    </w:p>
    <w:p w14:paraId="449AB4D9" w14:textId="46F69957" w:rsidR="00441F8D" w:rsidRDefault="006D55D8" w:rsidP="00441F8D">
      <w:pPr>
        <w:ind w:right="-705"/>
        <w:rPr>
          <w:b/>
          <w:u w:val="single"/>
        </w:rPr>
      </w:pPr>
      <w:r>
        <w:rPr>
          <w:noProof/>
        </w:rPr>
        <mc:AlternateContent>
          <mc:Choice Requires="wps">
            <w:drawing>
              <wp:anchor distT="45720" distB="45720" distL="114300" distR="114300" simplePos="0" relativeHeight="251660288" behindDoc="0" locked="0" layoutInCell="1" allowOverlap="1" wp14:anchorId="7437EB8F" wp14:editId="61933489">
                <wp:simplePos x="0" y="0"/>
                <wp:positionH relativeFrom="margin">
                  <wp:posOffset>-168910</wp:posOffset>
                </wp:positionH>
                <wp:positionV relativeFrom="paragraph">
                  <wp:posOffset>315595</wp:posOffset>
                </wp:positionV>
                <wp:extent cx="7954010" cy="47815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54010" cy="478155"/>
                        </a:xfrm>
                        <a:prstGeom prst="rect">
                          <a:avLst/>
                        </a:prstGeom>
                        <a:noFill/>
                        <a:ln w="9525">
                          <a:noFill/>
                          <a:miter lim="800000"/>
                          <a:headEnd/>
                          <a:tailEnd/>
                        </a:ln>
                      </wps:spPr>
                      <wps:txbx>
                        <w:txbxContent>
                          <w:p w14:paraId="6E6398F4" w14:textId="46E343D5" w:rsidR="007F66C8" w:rsidRDefault="007F66C8" w:rsidP="00BE5F13">
                            <w:pPr>
                              <w:jc w:val="center"/>
                            </w:pPr>
                            <w:r w:rsidRPr="00F6691E">
                              <w:rPr>
                                <w:b/>
                                <w:bCs/>
                              </w:rPr>
                              <w:t>Figure 1:</w:t>
                            </w:r>
                            <w:r w:rsidR="00270402">
                              <w:t xml:space="preserve"> </w:t>
                            </w:r>
                            <w:r w:rsidR="00C509F4">
                              <w:t xml:space="preserve">All the </w:t>
                            </w:r>
                            <w:r w:rsidR="00662C39">
                              <w:t xml:space="preserve">particulate </w:t>
                            </w:r>
                            <w:r w:rsidR="006D55D8">
                              <w:t xml:space="preserve">absorption </w:t>
                            </w:r>
                            <w:r w:rsidR="00662C39">
                              <w:t xml:space="preserve">and attenuation </w:t>
                            </w:r>
                            <w:r w:rsidR="006D55D8">
                              <w:t xml:space="preserve">spectra </w:t>
                            </w:r>
                            <w:r w:rsidR="00F6691E">
                              <w:t xml:space="preserve">between </w:t>
                            </w:r>
                            <w:r w:rsidR="00F6691E" w:rsidRPr="00F6691E">
                              <w:t>202</w:t>
                            </w:r>
                            <w:r w:rsidR="00C509F4">
                              <w:t>6</w:t>
                            </w:r>
                            <w:r w:rsidR="00F6691E">
                              <w:t>/</w:t>
                            </w:r>
                            <w:r w:rsidR="00F6691E" w:rsidRPr="00F6691E">
                              <w:t>0</w:t>
                            </w:r>
                            <w:r w:rsidR="00C509F4">
                              <w:t>1</w:t>
                            </w:r>
                            <w:r w:rsidR="00F6691E">
                              <w:t>/</w:t>
                            </w:r>
                            <w:r w:rsidR="00C509F4">
                              <w:t>20</w:t>
                            </w:r>
                            <w:r w:rsidR="00C26C61">
                              <w:t xml:space="preserve"> and</w:t>
                            </w:r>
                            <w:r w:rsidR="00F6691E">
                              <w:t xml:space="preserve"> </w:t>
                            </w:r>
                            <w:r w:rsidR="00F6691E" w:rsidRPr="00F6691E">
                              <w:t>202</w:t>
                            </w:r>
                            <w:r w:rsidR="00C26C61">
                              <w:t>3</w:t>
                            </w:r>
                            <w:r w:rsidR="00F6691E">
                              <w:t>/</w:t>
                            </w:r>
                            <w:r w:rsidR="00C509F4">
                              <w:t>3</w:t>
                            </w:r>
                            <w:r w:rsidR="00F6691E">
                              <w:t>/</w:t>
                            </w:r>
                            <w:r w:rsidR="00C509F4">
                              <w:t>9</w:t>
                            </w:r>
                            <w:r w:rsidR="00F6691E">
                              <w:t xml:space="preserve"> measured with the ACS</w:t>
                            </w:r>
                            <w:r w:rsidR="00C509F4">
                              <w:t>5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437EB8F" id="_x0000_t202" coordsize="21600,21600" o:spt="202" path="m,l,21600r21600,l21600,xe">
                <v:stroke joinstyle="miter"/>
                <v:path gradientshapeok="t" o:connecttype="rect"/>
              </v:shapetype>
              <v:shape id="Text Box 2" o:spid="_x0000_s1026" type="#_x0000_t202" style="position:absolute;margin-left:-13.3pt;margin-top:24.85pt;width:626.3pt;height:37.6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" filled="f" stroked="f">
                <v:textbox>
                  <w:txbxContent>
                    <w:p w14:paraId="6E6398F4" w14:textId="46E343D5" w:rsidR="007F66C8" w:rsidRDefault="007F66C8" w:rsidP="00BE5F13">
                      <w:pPr>
                        <w:jc w:val="center"/>
                      </w:pPr>
                      <w:r w:rsidRPr="00F6691E">
                        <w:rPr>
                          <w:b/>
                          <w:bCs/>
                        </w:rPr>
                        <w:t>Figure 1:</w:t>
                      </w:r>
                      <w:r w:rsidR="00270402">
                        <w:t xml:space="preserve"> </w:t>
                      </w:r>
                      <w:r w:rsidR="00C509F4">
                        <w:t xml:space="preserve">All the </w:t>
                      </w:r>
                      <w:r w:rsidR="00662C39">
                        <w:t xml:space="preserve">particulate </w:t>
                      </w:r>
                      <w:r w:rsidR="006D55D8">
                        <w:t xml:space="preserve">absorption </w:t>
                      </w:r>
                      <w:r w:rsidR="00662C39">
                        <w:t xml:space="preserve">and attenuation </w:t>
                      </w:r>
                      <w:r w:rsidR="006D55D8">
                        <w:t xml:space="preserve">spectra </w:t>
                      </w:r>
                      <w:r w:rsidR="00F6691E">
                        <w:t xml:space="preserve">between </w:t>
                      </w:r>
                      <w:r w:rsidR="00F6691E" w:rsidRPr="00F6691E">
                        <w:t>202</w:t>
                      </w:r>
                      <w:r w:rsidR="00C509F4">
                        <w:t>6</w:t>
                      </w:r>
                      <w:r w:rsidR="00F6691E">
                        <w:t>/</w:t>
                      </w:r>
                      <w:r w:rsidR="00F6691E" w:rsidRPr="00F6691E">
                        <w:t>0</w:t>
                      </w:r>
                      <w:r w:rsidR="00C509F4">
                        <w:t>1</w:t>
                      </w:r>
                      <w:r w:rsidR="00F6691E">
                        <w:t>/</w:t>
                      </w:r>
                      <w:r w:rsidR="00C509F4">
                        <w:t>20</w:t>
                      </w:r>
                      <w:r w:rsidR="00C26C61">
                        <w:t xml:space="preserve"> and</w:t>
                      </w:r>
                      <w:r w:rsidR="00F6691E">
                        <w:t xml:space="preserve"> </w:t>
                      </w:r>
                      <w:r w:rsidR="00F6691E" w:rsidRPr="00F6691E">
                        <w:t>202</w:t>
                      </w:r>
                      <w:r w:rsidR="00C26C61">
                        <w:t>3</w:t>
                      </w:r>
                      <w:r w:rsidR="00F6691E">
                        <w:t>/</w:t>
                      </w:r>
                      <w:r w:rsidR="00C509F4">
                        <w:t>3</w:t>
                      </w:r>
                      <w:r w:rsidR="00F6691E">
                        <w:t>/</w:t>
                      </w:r>
                      <w:r w:rsidR="00C509F4">
                        <w:t>9</w:t>
                      </w:r>
                      <w:r w:rsidR="00F6691E">
                        <w:t xml:space="preserve"> measured with the ACS</w:t>
                      </w:r>
                      <w:r w:rsidR="00C509F4">
                        <w:t>57</w:t>
                      </w:r>
                    </w:p>
                  </w:txbxContent>
                </v:textbox>
                <w10:wrap type="square" anchorx="margin"/>
              </v:shape>
            </w:pict>
          </mc:Fallback>
        </mc:AlternateContent>
      </w:r>
    </w:p>
    <w:p w14:paraId="4619BD58" w14:textId="669B73A9" w:rsidR="00172F13" w:rsidRDefault="002C79DA" w:rsidP="004D1356">
      <w:pPr>
        <w:ind w:left="720" w:right="-705" w:hanging="720"/>
        <w:jc w:val="center"/>
        <w:rPr>
          <w:b/>
          <w:u w:val="single"/>
        </w:rPr>
      </w:pPr>
      <w:r w:rsidRPr="002C79DA">
        <w:rPr>
          <w:b/>
          <w:noProof/>
          <w:u w:val="single"/>
        </w:rPr>
        <w:lastRenderedPageBreak/>
        <w:drawing>
          <wp:inline distT="0" distB="0" distL="0" distR="0" wp14:anchorId="3AB8C1F3" wp14:editId="5067D883">
            <wp:extent cx="2978812" cy="2772090"/>
            <wp:effectExtent l="0" t="0" r="5715" b="0"/>
            <wp:docPr id="479749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749467" name=""/>
                    <pic:cNvPicPr/>
                  </pic:nvPicPr>
                  <pic:blipFill>
                    <a:blip r:embed="rId9"/>
                    <a:stretch>
                      <a:fillRect/>
                    </a:stretch>
                  </pic:blipFill>
                  <pic:spPr>
                    <a:xfrm>
                      <a:off x="0" y="0"/>
                      <a:ext cx="3013394" cy="2804272"/>
                    </a:xfrm>
                    <a:prstGeom prst="rect">
                      <a:avLst/>
                    </a:prstGeom>
                  </pic:spPr>
                </pic:pic>
              </a:graphicData>
            </a:graphic>
          </wp:inline>
        </w:drawing>
      </w:r>
      <w:r w:rsidR="00C509F4" w:rsidRPr="00C509F4">
        <w:rPr>
          <w:b/>
          <w:noProof/>
          <w:u w:val="single"/>
        </w:rPr>
        <w:drawing>
          <wp:inline distT="0" distB="0" distL="0" distR="0" wp14:anchorId="34EF5A5B" wp14:editId="74B11221">
            <wp:extent cx="3095457" cy="2856821"/>
            <wp:effectExtent l="0" t="0" r="3810" b="1270"/>
            <wp:docPr id="1607184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184308" name=""/>
                    <pic:cNvPicPr/>
                  </pic:nvPicPr>
                  <pic:blipFill>
                    <a:blip r:embed="rId10"/>
                    <a:stretch>
                      <a:fillRect/>
                    </a:stretch>
                  </pic:blipFill>
                  <pic:spPr>
                    <a:xfrm>
                      <a:off x="0" y="0"/>
                      <a:ext cx="3149095" cy="2906324"/>
                    </a:xfrm>
                    <a:prstGeom prst="rect">
                      <a:avLst/>
                    </a:prstGeom>
                  </pic:spPr>
                </pic:pic>
              </a:graphicData>
            </a:graphic>
          </wp:inline>
        </w:drawing>
      </w:r>
    </w:p>
    <w:p w14:paraId="6047EEC4" w14:textId="011D5296" w:rsidR="00172F13" w:rsidRDefault="00C26C61" w:rsidP="002C5589">
      <w:pPr>
        <w:ind w:left="720" w:right="-705" w:hanging="720"/>
        <w:rPr>
          <w:b/>
          <w:u w:val="single"/>
        </w:rPr>
      </w:pPr>
      <w:r>
        <w:rPr>
          <w:noProof/>
        </w:rPr>
        <mc:AlternateContent>
          <mc:Choice Requires="wps">
            <w:drawing>
              <wp:anchor distT="45720" distB="45720" distL="114300" distR="114300" simplePos="0" relativeHeight="251664384" behindDoc="0" locked="0" layoutInCell="1" allowOverlap="1" wp14:anchorId="2C416564" wp14:editId="642C21F2">
                <wp:simplePos x="0" y="0"/>
                <wp:positionH relativeFrom="margin">
                  <wp:posOffset>184785</wp:posOffset>
                </wp:positionH>
                <wp:positionV relativeFrom="paragraph">
                  <wp:posOffset>64135</wp:posOffset>
                </wp:positionV>
                <wp:extent cx="7589520" cy="712470"/>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89520" cy="712470"/>
                        </a:xfrm>
                        <a:prstGeom prst="rect">
                          <a:avLst/>
                        </a:prstGeom>
                        <a:noFill/>
                        <a:ln w="9525">
                          <a:noFill/>
                          <a:miter lim="800000"/>
                          <a:headEnd/>
                          <a:tailEnd/>
                        </a:ln>
                      </wps:spPr>
                      <wps:txbx>
                        <w:txbxContent>
                          <w:p w14:paraId="265F1B79" w14:textId="3F25F0DE" w:rsidR="00172F13" w:rsidRDefault="00172F13" w:rsidP="00BE5F13">
                            <w:pPr>
                              <w:ind w:left="720" w:right="-66" w:hanging="720"/>
                              <w:jc w:val="center"/>
                            </w:pPr>
                            <w:r w:rsidRPr="00F6691E">
                              <w:rPr>
                                <w:b/>
                                <w:bCs/>
                              </w:rPr>
                              <w:t xml:space="preserve">Figure </w:t>
                            </w:r>
                            <w:r>
                              <w:rPr>
                                <w:b/>
                                <w:bCs/>
                              </w:rPr>
                              <w:t>2</w:t>
                            </w:r>
                            <w:r w:rsidRPr="00F6691E">
                              <w:rPr>
                                <w:b/>
                                <w:bCs/>
                              </w:rPr>
                              <w:t>:</w:t>
                            </w:r>
                            <w:r>
                              <w:t xml:space="preserve"> Preliminary chlorophyl</w:t>
                            </w:r>
                            <w:r w:rsidR="0013309A">
                              <w:t>l</w:t>
                            </w:r>
                            <w:r>
                              <w:t xml:space="preserve"> concentration estimated from absorption</w:t>
                            </w:r>
                            <w:r w:rsidR="008D1F0D">
                              <w:t xml:space="preserve"> </w:t>
                            </w:r>
                            <w:r>
                              <w:t xml:space="preserve">line height and using </w:t>
                            </w:r>
                            <w:r w:rsidR="008D1F0D" w:rsidRPr="008D1F0D">
                              <w:t xml:space="preserve">relation </w:t>
                            </w:r>
                            <w:r w:rsidR="008D1F0D" w:rsidRPr="008D1F0D">
                              <w:fldChar w:fldCharType="begin"/>
                            </w:r>
                            <w:r w:rsidR="008D1F0D" w:rsidRPr="008D1F0D">
                              <w:instrText xml:space="preserve"> ADDIN ZOTERO_ITEM CSL_CITATION {"citationID":"H7YPyuXR","properties":{"formattedCitation":"(Boss et al., 2013)","plainCitation":"(Boss et al., 2013)","noteIndex":0},"citationItems":[{"id":6,"uris":["http://zotero.org/users/local/IAq4OwGm/items/D7QG4SI2"],"uri":["http://zotero.org/users/local/IAq4OwGm/items/D7QG4SI2"],"itemData":{"id":6,"type":"article-journal","abstract":"A dataset consisting of AC-S measurements of (hyper-) spectral particulate absorption, scattering and attenuation coefficients were obtained from measurements performed on the flow-through system of the R/V Tara during its 2.5-year long expedition.","container-title":"Methods in Oceanography","DOI":"10.1016/j.mio.2013.11.002","ISSN":"22111220","journalAbbreviation":"Methods in Oceanography","language":"en","page":"52-62","source":"DOI.org (Crossref)","title":"The characteristics of particulate absorption, scattering and attenuation coefficients in the surface ocean; Contribution of the Tara Oceans expedition","volume":"7","author":[{"family":"Boss","given":"Emmanuel"},{"family":"Picheral","given":"Marc"},{"family":"Leeuw","given":"Thomas"},{"family":"Chase","given":"Alison"},{"family":"Karsenti","given":"Eric"},{"family":"Gorsky","given":"Gabriel"},{"family":"Taylor","given":"Lisa"},{"family":"Slade","given":"Wayne"},{"family":"Ras","given":"Josephine"},{"family":"Claustre","given":"Herve"}],"issued":{"date-parts":[["2013",9]]}}}],"schema":"https://github.com/citation-style-language/schema/raw/master/csl-citation.json"} </w:instrText>
                            </w:r>
                            <w:r w:rsidR="008D1F0D" w:rsidRPr="008D1F0D">
                              <w:fldChar w:fldCharType="separate"/>
                            </w:r>
                            <w:r w:rsidR="008D1F0D" w:rsidRPr="008D1F0D">
                              <w:rPr>
                                <w:noProof/>
                              </w:rPr>
                              <w:t>Boss et al. (2013)</w:t>
                            </w:r>
                            <w:r w:rsidR="008D1F0D" w:rsidRPr="008D1F0D">
                              <w:fldChar w:fldCharType="end"/>
                            </w:r>
                            <w:r w:rsidR="000F7896">
                              <w:t xml:space="preserve"> </w:t>
                            </w:r>
                            <w:r>
                              <w:t>measured with the ACS0</w:t>
                            </w:r>
                            <w:r w:rsidR="0053110D">
                              <w:t>57</w:t>
                            </w:r>
                            <w:r w:rsidR="00C509F4">
                              <w:t>. Holes represent areas that were removed using our QC procedures, mostly due to bubb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C416564" id="_x0000_t202" coordsize="21600,21600" o:spt="202" path="m,l,21600r21600,l21600,xe">
                <v:stroke joinstyle="miter"/>
                <v:path gradientshapeok="t" o:connecttype="rect"/>
              </v:shapetype>
              <v:shape id="_x0000_s1027" type="#_x0000_t202" style="position:absolute;left:0;text-align:left;margin-left:14.55pt;margin-top:5.05pt;width:597.6pt;height:56.1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" filled="f" stroked="f">
                <v:textbox>
                  <w:txbxContent>
                    <w:p w14:paraId="265F1B79" w14:textId="3F25F0DE" w:rsidR="00172F13" w:rsidRDefault="00172F13" w:rsidP="00BE5F13">
                      <w:pPr>
                        <w:ind w:left="720" w:right="-66" w:hanging="720"/>
                        <w:jc w:val="center"/>
                      </w:pPr>
                      <w:r w:rsidRPr="00F6691E">
                        <w:rPr>
                          <w:b/>
                          <w:bCs/>
                        </w:rPr>
                        <w:t xml:space="preserve">Figure </w:t>
                      </w:r>
                      <w:r>
                        <w:rPr>
                          <w:b/>
                          <w:bCs/>
                        </w:rPr>
                        <w:t>2</w:t>
                      </w:r>
                      <w:r w:rsidRPr="00F6691E">
                        <w:rPr>
                          <w:b/>
                          <w:bCs/>
                        </w:rPr>
                        <w:t>:</w:t>
                      </w:r>
                      <w:r>
                        <w:t xml:space="preserve"> Preliminary chlorophyl</w:t>
                      </w:r>
                      <w:r w:rsidR="0013309A">
                        <w:t>l</w:t>
                      </w:r>
                      <w:r>
                        <w:t xml:space="preserve"> concentration estimated from absorption</w:t>
                      </w:r>
                      <w:r w:rsidR="008D1F0D">
                        <w:t xml:space="preserve"> </w:t>
                      </w:r>
                      <w:r>
                        <w:t xml:space="preserve">line height and using </w:t>
                      </w:r>
                      <w:r w:rsidR="008D1F0D" w:rsidRPr="008D1F0D">
                        <w:t xml:space="preserve">relation </w:t>
                      </w:r>
                      <w:r w:rsidR="008D1F0D" w:rsidRPr="008D1F0D">
                        <w:fldChar w:fldCharType="begin"/>
                      </w:r>
                      <w:r w:rsidR="008D1F0D" w:rsidRPr="008D1F0D">
                        <w:instrText xml:space="preserve"> ADDIN ZOTERO_ITEM CSL_CITATION {"citationID":"H7YPyuXR","properties":{"formattedCitation":"(Boss et al., 2013)","plainCitation":"(Boss et al., 2013)","noteIndex":0},"citationItems":[{"id":6,"uris":["http://zotero.org/users/local/IAq4OwGm/items/D7QG4SI2"],"uri":["http://zotero.org/users/local/IAq4OwGm/items/D7QG4SI2"],"itemData":{"id":6,"type":"article-journal","abstract":"A dataset consisting of AC-S measurements of (hyper-) spectral particulate absorption, scattering and attenuation coefficients were obtained from measurements performed on the flow-through system of the R/V Tara during its 2.5-year long expedition.","container-title":"Methods in Oceanography","DOI":"10.1016/j.mio.2013.11.002","ISSN":"22111220","journalAbbreviation":"Methods in Oceanography","language":"en","page":"52-62","source":"DOI.org (Crossref)","title":"The characteristics of particulate absorption, scattering and attenuation coefficients in the surface ocean; Contribution of the Tara Oceans expedition","volume":"7","author":[{"family":"Boss","given":"Emmanuel"},{"family":"Picheral","given":"Marc"},{"family":"Leeuw","given":"Thomas"},{"family":"Chase","given":"Alison"},{"family":"Karsenti","given":"Eric"},{"family":"Gorsky","given":"Gabriel"},{"family":"Taylor","given":"Lisa"},{"family":"Slade","given":"Wayne"},{"family":"Ras","given":"Josephine"},{"family":"Claustre","given":"Herve"}],"issued":{"date-parts":[["2013",9]]}}}],"schema":"https://github.com/citation-style-language/schema/raw/master/csl-citation.json"} </w:instrText>
                      </w:r>
                      <w:r w:rsidR="008D1F0D" w:rsidRPr="008D1F0D">
                        <w:fldChar w:fldCharType="separate"/>
                      </w:r>
                      <w:r w:rsidR="008D1F0D" w:rsidRPr="008D1F0D">
                        <w:rPr>
                          <w:noProof/>
                        </w:rPr>
                        <w:t>Boss et al. (2013)</w:t>
                      </w:r>
                      <w:r w:rsidR="008D1F0D" w:rsidRPr="008D1F0D">
                        <w:fldChar w:fldCharType="end"/>
                      </w:r>
                      <w:r w:rsidR="000F7896">
                        <w:t xml:space="preserve"> </w:t>
                      </w:r>
                      <w:r>
                        <w:t>measured with the ACS0</w:t>
                      </w:r>
                      <w:r w:rsidR="0053110D">
                        <w:t>57</w:t>
                      </w:r>
                      <w:r w:rsidR="00C509F4">
                        <w:t>. Holes represent areas that were removed using our QC procedures, mostly due to bubbles.</w:t>
                      </w:r>
                    </w:p>
                  </w:txbxContent>
                </v:textbox>
                <w10:wrap type="square" anchorx="margin"/>
              </v:shape>
            </w:pict>
          </mc:Fallback>
        </mc:AlternateContent>
      </w:r>
    </w:p>
    <w:p w14:paraId="2D5BCEC5" w14:textId="561EB20A" w:rsidR="00C54CEC" w:rsidRDefault="00C54CEC" w:rsidP="002C5589">
      <w:pPr>
        <w:ind w:left="720" w:right="-705" w:hanging="720"/>
        <w:rPr>
          <w:b/>
          <w:u w:val="single"/>
        </w:rPr>
      </w:pPr>
    </w:p>
    <w:p w14:paraId="4226B05E" w14:textId="25402DAD" w:rsidR="00C54CEC" w:rsidRDefault="00C54CEC" w:rsidP="00C509F4">
      <w:pPr>
        <w:ind w:right="-705"/>
        <w:rPr>
          <w:b/>
          <w:u w:val="single"/>
        </w:rPr>
      </w:pPr>
    </w:p>
    <w:p w14:paraId="79F270A2" w14:textId="2DAE222A" w:rsidR="007F66C8" w:rsidRPr="00270402" w:rsidRDefault="00270402" w:rsidP="002C5589">
      <w:pPr>
        <w:ind w:left="720" w:right="-705" w:hanging="720"/>
        <w:rPr>
          <w:b/>
          <w:u w:val="single"/>
        </w:rPr>
      </w:pPr>
      <w:r w:rsidRPr="00270402">
        <w:rPr>
          <w:b/>
          <w:u w:val="single"/>
        </w:rPr>
        <w:t>References:</w:t>
      </w:r>
    </w:p>
    <w:p w14:paraId="03028F17" w14:textId="77777777" w:rsidR="00482278" w:rsidRPr="00482278" w:rsidRDefault="00270402" w:rsidP="00482278">
      <w:pPr>
        <w:pStyle w:val="Bibliography"/>
        <w:rPr>
          <w:rFonts w:ascii="Calibri" w:hAnsi="Calibri" w:cs="Calibri"/>
        </w:rPr>
      </w:pPr>
      <w:r>
        <w:fldChar w:fldCharType="begin"/>
      </w:r>
      <w:r w:rsidR="006D55D8">
        <w:instrText xml:space="preserve"> ADDIN ZOTERO_BIBL {"uncited":[],"omitted":[],"custom":[]} CSL_BIBLIOGRAPHY </w:instrText>
      </w:r>
      <w:r>
        <w:fldChar w:fldCharType="separate"/>
      </w:r>
      <w:r w:rsidR="00482278" w:rsidRPr="00482278">
        <w:rPr>
          <w:rFonts w:ascii="Calibri" w:hAnsi="Calibri" w:cs="Calibri"/>
        </w:rPr>
        <w:t>Boss, E., Haëntjens, N., Ackleson, S.G., Balch, B., Chase, A., Dall’Olmo, G., Freeman, S., Liu, Y., Loftin, J., Neary, W., Nelson, N., Novak, M., Slade, W.H., Proctor, C., Tortell, P., Westberry, T.K., 2019. Inherent Optical Property Measurements and Protocols: Best Practices for the Collection and Processing of Ship- Based Underway Flow-Through Optical Data (v4.0). IOCCG Protocol Series 4, 17. http://dx.doi.org/10.25607/OBP-458</w:t>
      </w:r>
    </w:p>
    <w:p w14:paraId="14381503" w14:textId="77777777" w:rsidR="00482278" w:rsidRPr="00482278" w:rsidRDefault="00482278" w:rsidP="00482278">
      <w:pPr>
        <w:pStyle w:val="Bibliography"/>
        <w:rPr>
          <w:rFonts w:ascii="Calibri" w:hAnsi="Calibri" w:cs="Calibri"/>
        </w:rPr>
      </w:pPr>
      <w:r w:rsidRPr="00482278">
        <w:rPr>
          <w:rFonts w:ascii="Calibri" w:hAnsi="Calibri" w:cs="Calibri"/>
        </w:rPr>
        <w:t>Chase, A., Boss, E., Zaneveld, R., Bricaud, A., Claustre, H., Ras, J., Dall’Olmo, G., Westberry, T.K., 2013. Decomposition of in situ particulate absorption spectra. Methods in Oceanography 7, 110–124. https://doi.org/10.1016/j.mio.2014.02.002</w:t>
      </w:r>
    </w:p>
    <w:p w14:paraId="5CFDD157" w14:textId="77777777" w:rsidR="00AE2970" w:rsidRDefault="00AE2970" w:rsidP="00AE2970">
      <w:pPr>
        <w:pStyle w:val="Bibliography"/>
        <w:rPr>
          <w:rFonts w:ascii="Calibri" w:hAnsi="Calibri" w:cs="Calibri"/>
        </w:rPr>
      </w:pPr>
      <w:r w:rsidRPr="00AE2970">
        <w:rPr>
          <w:rFonts w:ascii="Calibri" w:hAnsi="Calibri" w:cs="Calibri"/>
        </w:rPr>
        <w:t>Haëntjens, N., and E. Boss. 2020. Inlinino: A modular software data logger for oceanography. Oceanography 33(1):80–84, https://doi.org/10.5670/ oceanog.2020.112.</w:t>
      </w:r>
    </w:p>
    <w:p w14:paraId="468ADBA6" w14:textId="09AD6B66" w:rsidR="00482278" w:rsidRPr="00482278" w:rsidRDefault="00482278" w:rsidP="00AE2970">
      <w:pPr>
        <w:pStyle w:val="Bibliography"/>
        <w:rPr>
          <w:rFonts w:ascii="Calibri" w:hAnsi="Calibri" w:cs="Calibri"/>
        </w:rPr>
      </w:pPr>
      <w:r w:rsidRPr="00482278">
        <w:rPr>
          <w:rFonts w:ascii="Calibri" w:hAnsi="Calibri" w:cs="Calibri"/>
        </w:rPr>
        <w:t>Röttgers, R., McKee, D., Woźniak, S.B., 2013. Evaluation of scatter corrections for ac-9 absorption measurements in coastal waters. Methods in Oceanography 7, 21–39. https://doi.org/10.1016/j.mio.2013.11.001</w:t>
      </w:r>
    </w:p>
    <w:p w14:paraId="58194BB1" w14:textId="77777777" w:rsidR="00482278" w:rsidRPr="00482278" w:rsidRDefault="00482278" w:rsidP="00482278">
      <w:pPr>
        <w:pStyle w:val="Bibliography"/>
        <w:rPr>
          <w:rFonts w:ascii="Calibri" w:hAnsi="Calibri" w:cs="Calibri"/>
        </w:rPr>
      </w:pPr>
      <w:r w:rsidRPr="00482278">
        <w:rPr>
          <w:rFonts w:ascii="Calibri" w:hAnsi="Calibri" w:cs="Calibri"/>
        </w:rPr>
        <w:lastRenderedPageBreak/>
        <w:t>Slade, W.H., Boss, E., Dall’Olmo, G., Langner, M.R., Loftin, J., Behrenfeld, M.J., Roesler, C., Westberry, T.K., 2010. Underway and Moored Methods for Improving Accuracy in Measurement of Spectral Particulate Absorption and Attenuation. Journal of Atmospheric and Oceanic Technology 27, 1733–1746. https://doi.org/10.1175/2010JTECHO755.1</w:t>
      </w:r>
    </w:p>
    <w:p w14:paraId="5D799DB7" w14:textId="77777777" w:rsidR="00482278" w:rsidRDefault="00482278" w:rsidP="00482278">
      <w:pPr>
        <w:pStyle w:val="Bibliography"/>
        <w:rPr>
          <w:rFonts w:ascii="Calibri" w:hAnsi="Calibri" w:cs="Calibri"/>
        </w:rPr>
      </w:pPr>
      <w:r w:rsidRPr="00482278">
        <w:rPr>
          <w:rFonts w:ascii="Calibri" w:hAnsi="Calibri" w:cs="Calibri"/>
        </w:rPr>
        <w:t>Sullivan, J.M., Twardowski, M.S., Zaneveld, J.R.V., Moore, C.M., Barnard, A.H., Donaghay, P.L., Rhoades, B., 2006. Hyperspectral temperature and salt dependencies of absorption by water and heavy water in the 400-750 nm spectral range. Appl. Opt. 45, 5294. https://doi.org/10.1364/AO.45.005294</w:t>
      </w:r>
    </w:p>
    <w:p w14:paraId="0FBC8A1E" w14:textId="77777777" w:rsidR="00662C39" w:rsidRPr="00576A7D" w:rsidRDefault="00662C39" w:rsidP="00662C39">
      <w:pPr>
        <w:spacing w:after="0" w:line="240" w:lineRule="auto"/>
        <w:ind w:left="720" w:hanging="720"/>
      </w:pPr>
      <w:r w:rsidRPr="00576A7D">
        <w:t>Zaneveld, </w:t>
      </w:r>
      <w:r>
        <w:t xml:space="preserve">J. R. V., </w:t>
      </w:r>
      <w:r w:rsidRPr="00576A7D">
        <w:t>J.C. Kitchen, C.M. Moore</w:t>
      </w:r>
      <w:r>
        <w:t xml:space="preserve">, 1994. </w:t>
      </w:r>
      <w:r w:rsidRPr="00576A7D">
        <w:t>The scattering error correction of reflecting-tube absorption meters</w:t>
      </w:r>
      <w:r>
        <w:t xml:space="preserve"> </w:t>
      </w:r>
      <w:r w:rsidRPr="00576A7D">
        <w:t>Proc. SPIE, 2258, 44-55</w:t>
      </w:r>
      <w:r>
        <w:t>.</w:t>
      </w:r>
    </w:p>
    <w:p w14:paraId="3D12A7CF" w14:textId="77777777" w:rsidR="00662C39" w:rsidRPr="00662C39" w:rsidRDefault="00662C39" w:rsidP="00662C39"/>
    <w:p w14:paraId="2F8D6F07" w14:textId="26B3C21D" w:rsidR="00880DF5" w:rsidRDefault="00270402" w:rsidP="000D2325">
      <w:pPr>
        <w:ind w:right="-705"/>
      </w:pPr>
      <w:r>
        <w:fldChar w:fldCharType="end"/>
      </w:r>
    </w:p>
    <w:sectPr w:rsidR="00880DF5" w:rsidSect="002D73D9">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B9112FA"/>
    <w:multiLevelType w:val="hybridMultilevel"/>
    <w:tmpl w:val="9412F4B4"/>
    <w:lvl w:ilvl="0" w:tplc="0E66B8A8">
      <w:start w:val="17"/>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14185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077"/>
    <w:rsid w:val="000254CC"/>
    <w:rsid w:val="00031484"/>
    <w:rsid w:val="00046E66"/>
    <w:rsid w:val="000533EB"/>
    <w:rsid w:val="000670DD"/>
    <w:rsid w:val="000A3B4D"/>
    <w:rsid w:val="000C0DC5"/>
    <w:rsid w:val="000D2325"/>
    <w:rsid w:val="000E7BC2"/>
    <w:rsid w:val="000F7896"/>
    <w:rsid w:val="0013309A"/>
    <w:rsid w:val="00152EE2"/>
    <w:rsid w:val="00172F13"/>
    <w:rsid w:val="00185540"/>
    <w:rsid w:val="00187173"/>
    <w:rsid w:val="00223C70"/>
    <w:rsid w:val="00226F13"/>
    <w:rsid w:val="002401DF"/>
    <w:rsid w:val="00270402"/>
    <w:rsid w:val="002B1168"/>
    <w:rsid w:val="002C5589"/>
    <w:rsid w:val="002C79DA"/>
    <w:rsid w:val="002D73D9"/>
    <w:rsid w:val="002F04BD"/>
    <w:rsid w:val="00321F45"/>
    <w:rsid w:val="00370A74"/>
    <w:rsid w:val="003C435E"/>
    <w:rsid w:val="003F0540"/>
    <w:rsid w:val="003F77BD"/>
    <w:rsid w:val="004231A9"/>
    <w:rsid w:val="00441F8D"/>
    <w:rsid w:val="004655EC"/>
    <w:rsid w:val="004744CC"/>
    <w:rsid w:val="00482278"/>
    <w:rsid w:val="004A5EC5"/>
    <w:rsid w:val="004D09F1"/>
    <w:rsid w:val="004D1356"/>
    <w:rsid w:val="0053017E"/>
    <w:rsid w:val="0053110D"/>
    <w:rsid w:val="005B5E02"/>
    <w:rsid w:val="005C13ED"/>
    <w:rsid w:val="005D388F"/>
    <w:rsid w:val="00645D09"/>
    <w:rsid w:val="0066111F"/>
    <w:rsid w:val="00662C39"/>
    <w:rsid w:val="00663077"/>
    <w:rsid w:val="006640A4"/>
    <w:rsid w:val="00664220"/>
    <w:rsid w:val="00677779"/>
    <w:rsid w:val="006D11D3"/>
    <w:rsid w:val="006D3EDC"/>
    <w:rsid w:val="006D493C"/>
    <w:rsid w:val="006D55D8"/>
    <w:rsid w:val="006F197A"/>
    <w:rsid w:val="006F486A"/>
    <w:rsid w:val="00706AE2"/>
    <w:rsid w:val="007511E2"/>
    <w:rsid w:val="007574B5"/>
    <w:rsid w:val="00773FD4"/>
    <w:rsid w:val="00797B90"/>
    <w:rsid w:val="007A00C5"/>
    <w:rsid w:val="007C6AC3"/>
    <w:rsid w:val="007F34C1"/>
    <w:rsid w:val="007F66C8"/>
    <w:rsid w:val="00827B33"/>
    <w:rsid w:val="00880DF5"/>
    <w:rsid w:val="008825C3"/>
    <w:rsid w:val="008B4590"/>
    <w:rsid w:val="008D03B5"/>
    <w:rsid w:val="008D1F0D"/>
    <w:rsid w:val="008E7C24"/>
    <w:rsid w:val="00910445"/>
    <w:rsid w:val="00913492"/>
    <w:rsid w:val="00952698"/>
    <w:rsid w:val="009870A8"/>
    <w:rsid w:val="00992DD6"/>
    <w:rsid w:val="009C66A2"/>
    <w:rsid w:val="00A00DB8"/>
    <w:rsid w:val="00A04BFD"/>
    <w:rsid w:val="00A0789C"/>
    <w:rsid w:val="00A42DAE"/>
    <w:rsid w:val="00AA6BAE"/>
    <w:rsid w:val="00AC169C"/>
    <w:rsid w:val="00AC246A"/>
    <w:rsid w:val="00AC3EC1"/>
    <w:rsid w:val="00AE2970"/>
    <w:rsid w:val="00AE63D6"/>
    <w:rsid w:val="00B04523"/>
    <w:rsid w:val="00B15C78"/>
    <w:rsid w:val="00B96A93"/>
    <w:rsid w:val="00B97E62"/>
    <w:rsid w:val="00BC5B58"/>
    <w:rsid w:val="00BD6CBC"/>
    <w:rsid w:val="00BE00C8"/>
    <w:rsid w:val="00BE0485"/>
    <w:rsid w:val="00BE5F13"/>
    <w:rsid w:val="00BE6D5C"/>
    <w:rsid w:val="00C26C61"/>
    <w:rsid w:val="00C4291F"/>
    <w:rsid w:val="00C474DE"/>
    <w:rsid w:val="00C509F4"/>
    <w:rsid w:val="00C50A13"/>
    <w:rsid w:val="00C54CEC"/>
    <w:rsid w:val="00C7658D"/>
    <w:rsid w:val="00C771F8"/>
    <w:rsid w:val="00C800B4"/>
    <w:rsid w:val="00C84CB4"/>
    <w:rsid w:val="00C86946"/>
    <w:rsid w:val="00CC2870"/>
    <w:rsid w:val="00CC4295"/>
    <w:rsid w:val="00CD49FE"/>
    <w:rsid w:val="00CF07FD"/>
    <w:rsid w:val="00CF37EB"/>
    <w:rsid w:val="00D26093"/>
    <w:rsid w:val="00D96857"/>
    <w:rsid w:val="00DA48A0"/>
    <w:rsid w:val="00DC17AF"/>
    <w:rsid w:val="00DC37A2"/>
    <w:rsid w:val="00E2516D"/>
    <w:rsid w:val="00EA2BE0"/>
    <w:rsid w:val="00EB0EB5"/>
    <w:rsid w:val="00F1182A"/>
    <w:rsid w:val="00F57E22"/>
    <w:rsid w:val="00F6691E"/>
    <w:rsid w:val="00F74ADE"/>
    <w:rsid w:val="00F825EC"/>
    <w:rsid w:val="00FA2A3C"/>
    <w:rsid w:val="00FA7D90"/>
    <w:rsid w:val="00FB1A30"/>
    <w:rsid w:val="00FB6493"/>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988D5"/>
  <w15:chartTrackingRefBased/>
  <w15:docId w15:val="{A4324E5D-B37B-4079-8BF0-6382B6DA6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C169C"/>
    <w:rPr>
      <w:color w:val="0563C1" w:themeColor="hyperlink"/>
      <w:u w:val="single"/>
    </w:rPr>
  </w:style>
  <w:style w:type="paragraph" w:styleId="BalloonText">
    <w:name w:val="Balloon Text"/>
    <w:basedOn w:val="Normal"/>
    <w:link w:val="BalloonTextChar"/>
    <w:uiPriority w:val="99"/>
    <w:semiHidden/>
    <w:unhideWhenUsed/>
    <w:rsid w:val="00880D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0DF5"/>
    <w:rPr>
      <w:rFonts w:ascii="Segoe UI" w:hAnsi="Segoe UI" w:cs="Segoe UI"/>
      <w:sz w:val="18"/>
      <w:szCs w:val="18"/>
    </w:rPr>
  </w:style>
  <w:style w:type="paragraph" w:styleId="Bibliography">
    <w:name w:val="Bibliography"/>
    <w:basedOn w:val="Normal"/>
    <w:next w:val="Normal"/>
    <w:uiPriority w:val="37"/>
    <w:unhideWhenUsed/>
    <w:rsid w:val="00270402"/>
    <w:pPr>
      <w:spacing w:after="0" w:line="240" w:lineRule="auto"/>
      <w:ind w:left="720" w:hanging="720"/>
    </w:pPr>
  </w:style>
  <w:style w:type="character" w:styleId="PlaceholderText">
    <w:name w:val="Placeholder Text"/>
    <w:basedOn w:val="DefaultParagraphFont"/>
    <w:uiPriority w:val="99"/>
    <w:semiHidden/>
    <w:rsid w:val="002F04BD"/>
    <w:rPr>
      <w:color w:val="808080"/>
    </w:rPr>
  </w:style>
  <w:style w:type="paragraph" w:styleId="ListParagraph">
    <w:name w:val="List Paragraph"/>
    <w:basedOn w:val="Normal"/>
    <w:uiPriority w:val="34"/>
    <w:qFormat/>
    <w:rsid w:val="006D55D8"/>
    <w:pPr>
      <w:ind w:left="720"/>
      <w:contextualSpacing/>
    </w:pPr>
  </w:style>
  <w:style w:type="character" w:styleId="CommentReference">
    <w:name w:val="annotation reference"/>
    <w:basedOn w:val="DefaultParagraphFont"/>
    <w:uiPriority w:val="99"/>
    <w:semiHidden/>
    <w:unhideWhenUsed/>
    <w:rsid w:val="000A3B4D"/>
    <w:rPr>
      <w:sz w:val="16"/>
      <w:szCs w:val="16"/>
    </w:rPr>
  </w:style>
  <w:style w:type="paragraph" w:styleId="CommentText">
    <w:name w:val="annotation text"/>
    <w:basedOn w:val="Normal"/>
    <w:link w:val="CommentTextChar"/>
    <w:uiPriority w:val="99"/>
    <w:semiHidden/>
    <w:unhideWhenUsed/>
    <w:rsid w:val="000A3B4D"/>
    <w:pPr>
      <w:spacing w:line="240" w:lineRule="auto"/>
    </w:pPr>
    <w:rPr>
      <w:sz w:val="20"/>
      <w:szCs w:val="20"/>
    </w:rPr>
  </w:style>
  <w:style w:type="character" w:customStyle="1" w:styleId="CommentTextChar">
    <w:name w:val="Comment Text Char"/>
    <w:basedOn w:val="DefaultParagraphFont"/>
    <w:link w:val="CommentText"/>
    <w:uiPriority w:val="99"/>
    <w:semiHidden/>
    <w:rsid w:val="000A3B4D"/>
    <w:rPr>
      <w:sz w:val="20"/>
      <w:szCs w:val="20"/>
    </w:rPr>
  </w:style>
  <w:style w:type="paragraph" w:styleId="CommentSubject">
    <w:name w:val="annotation subject"/>
    <w:basedOn w:val="CommentText"/>
    <w:next w:val="CommentText"/>
    <w:link w:val="CommentSubjectChar"/>
    <w:uiPriority w:val="99"/>
    <w:semiHidden/>
    <w:unhideWhenUsed/>
    <w:rsid w:val="000A3B4D"/>
    <w:rPr>
      <w:b/>
      <w:bCs/>
    </w:rPr>
  </w:style>
  <w:style w:type="character" w:customStyle="1" w:styleId="CommentSubjectChar">
    <w:name w:val="Comment Subject Char"/>
    <w:basedOn w:val="CommentTextChar"/>
    <w:link w:val="CommentSubject"/>
    <w:uiPriority w:val="99"/>
    <w:semiHidden/>
    <w:rsid w:val="000A3B4D"/>
    <w:rPr>
      <w:b/>
      <w:bCs/>
      <w:sz w:val="20"/>
      <w:szCs w:val="20"/>
    </w:rPr>
  </w:style>
  <w:style w:type="character" w:styleId="UnresolvedMention">
    <w:name w:val="Unresolved Mention"/>
    <w:basedOn w:val="DefaultParagraphFont"/>
    <w:uiPriority w:val="99"/>
    <w:semiHidden/>
    <w:unhideWhenUsed/>
    <w:rsid w:val="000F7896"/>
    <w:rPr>
      <w:color w:val="605E5C"/>
      <w:shd w:val="clear" w:color="auto" w:fill="E1DFDD"/>
    </w:rPr>
  </w:style>
  <w:style w:type="character" w:styleId="FollowedHyperlink">
    <w:name w:val="FollowedHyperlink"/>
    <w:basedOn w:val="DefaultParagraphFont"/>
    <w:uiPriority w:val="99"/>
    <w:semiHidden/>
    <w:unhideWhenUsed/>
    <w:rsid w:val="000F789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08921905">
      <w:bodyDiv w:val="1"/>
      <w:marLeft w:val="0"/>
      <w:marRight w:val="0"/>
      <w:marTop w:val="0"/>
      <w:marBottom w:val="0"/>
      <w:divBdr>
        <w:top w:val="none" w:sz="0" w:space="0" w:color="auto"/>
        <w:left w:val="none" w:sz="0" w:space="0" w:color="auto"/>
        <w:bottom w:val="none" w:sz="0" w:space="0" w:color="auto"/>
        <w:right w:val="none" w:sz="0" w:space="0" w:color="auto"/>
      </w:divBdr>
      <w:divsChild>
        <w:div w:id="1898397095">
          <w:marLeft w:val="0"/>
          <w:marRight w:val="0"/>
          <w:marTop w:val="0"/>
          <w:marBottom w:val="0"/>
          <w:divBdr>
            <w:top w:val="none" w:sz="0" w:space="0" w:color="auto"/>
            <w:left w:val="none" w:sz="0" w:space="0" w:color="auto"/>
            <w:bottom w:val="none" w:sz="0" w:space="0" w:color="auto"/>
            <w:right w:val="none" w:sz="0" w:space="0" w:color="auto"/>
          </w:divBdr>
          <w:divsChild>
            <w:div w:id="131926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925627">
      <w:bodyDiv w:val="1"/>
      <w:marLeft w:val="0"/>
      <w:marRight w:val="0"/>
      <w:marTop w:val="0"/>
      <w:marBottom w:val="0"/>
      <w:divBdr>
        <w:top w:val="none" w:sz="0" w:space="0" w:color="auto"/>
        <w:left w:val="none" w:sz="0" w:space="0" w:color="auto"/>
        <w:bottom w:val="none" w:sz="0" w:space="0" w:color="auto"/>
        <w:right w:val="none" w:sz="0" w:space="0" w:color="auto"/>
      </w:divBdr>
      <w:divsChild>
        <w:div w:id="539905162">
          <w:marLeft w:val="0"/>
          <w:marRight w:val="0"/>
          <w:marTop w:val="0"/>
          <w:marBottom w:val="0"/>
          <w:divBdr>
            <w:top w:val="none" w:sz="0" w:space="0" w:color="auto"/>
            <w:left w:val="none" w:sz="0" w:space="0" w:color="auto"/>
            <w:bottom w:val="none" w:sz="0" w:space="0" w:color="auto"/>
            <w:right w:val="none" w:sz="0" w:space="0" w:color="auto"/>
          </w:divBdr>
          <w:divsChild>
            <w:div w:id="1679115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OceanOptics/InLineAnalysis/commit/df7246258fcf039a099ffab631ab6218b810cd35" TargetMode="External"/><Relationship Id="rId11" Type="http://schemas.openxmlformats.org/officeDocument/2006/relationships/fontTable" Target="fontTable.xml"/><Relationship Id="rId5" Type="http://schemas.openxmlformats.org/officeDocument/2006/relationships/hyperlink" Target="http://inlinino.readthedocs.io/"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TotalTime>
  <Pages>4</Pages>
  <Words>1960</Words>
  <Characters>11173</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aume Bourdin</dc:creator>
  <cp:keywords/>
  <dc:description/>
  <cp:lastModifiedBy>Emmanuel Boss</cp:lastModifiedBy>
  <cp:revision>10</cp:revision>
  <dcterms:created xsi:type="dcterms:W3CDTF">2024-01-12T00:54:00Z</dcterms:created>
  <dcterms:modified xsi:type="dcterms:W3CDTF">2026-03-25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YYQjGPI"/&gt;&lt;style id="http://www.zotero.org/styles/estuarine-coastal-and-shelf-science" hasBibliography="1" bibliographyStyleHasBeenSet="1"/&gt;&lt;prefs&gt;&lt;pref name="fieldType" value="Field"/&gt;&lt;/prefs&gt;&lt;</vt:lpwstr>
  </property>
  <property fmtid="{D5CDD505-2E9C-101B-9397-08002B2CF9AE}" pid="3" name="ZOTERO_PREF_2">
    <vt:lpwstr>/data&gt;</vt:lpwstr>
  </property>
</Properties>
</file>